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06B0" w:rsidRPr="00C50E77" w:rsidRDefault="002A19E5" w:rsidP="008F7709">
      <w:pPr>
        <w:spacing w:after="0" w:line="480" w:lineRule="auto"/>
        <w:rPr>
          <w:rFonts w:ascii="Times New Roman" w:hAnsi="Times New Roman" w:cs="Times New Roman"/>
          <w:sz w:val="24"/>
          <w:szCs w:val="24"/>
        </w:rPr>
      </w:pPr>
      <w:r w:rsidRPr="00C50E77">
        <w:rPr>
          <w:rFonts w:ascii="Times New Roman" w:hAnsi="Times New Roman" w:cs="Times New Roman"/>
          <w:sz w:val="24"/>
          <w:szCs w:val="24"/>
        </w:rPr>
        <w:t>Name</w:t>
      </w:r>
    </w:p>
    <w:p w:rsidR="00921A67" w:rsidRPr="00C50E77" w:rsidRDefault="002A19E5" w:rsidP="008F7709">
      <w:pPr>
        <w:spacing w:after="0" w:line="480" w:lineRule="auto"/>
        <w:rPr>
          <w:rFonts w:ascii="Times New Roman" w:hAnsi="Times New Roman" w:cs="Times New Roman"/>
          <w:sz w:val="24"/>
          <w:szCs w:val="24"/>
        </w:rPr>
      </w:pPr>
      <w:r w:rsidRPr="00C50E77">
        <w:rPr>
          <w:rFonts w:ascii="Times New Roman" w:hAnsi="Times New Roman" w:cs="Times New Roman"/>
          <w:sz w:val="24"/>
          <w:szCs w:val="24"/>
        </w:rPr>
        <w:t>Name of Professor</w:t>
      </w:r>
    </w:p>
    <w:p w:rsidR="00F806B0" w:rsidRPr="00C50E77" w:rsidRDefault="002A19E5" w:rsidP="008F7709">
      <w:pPr>
        <w:spacing w:after="0" w:line="480" w:lineRule="auto"/>
        <w:rPr>
          <w:rFonts w:ascii="Times New Roman" w:hAnsi="Times New Roman" w:cs="Times New Roman"/>
          <w:sz w:val="24"/>
          <w:szCs w:val="24"/>
        </w:rPr>
      </w:pPr>
      <w:r w:rsidRPr="00C50E77">
        <w:rPr>
          <w:rFonts w:ascii="Times New Roman" w:hAnsi="Times New Roman" w:cs="Times New Roman"/>
          <w:sz w:val="24"/>
          <w:szCs w:val="24"/>
        </w:rPr>
        <w:t>Class</w:t>
      </w:r>
    </w:p>
    <w:p w:rsidR="0057625C" w:rsidRPr="00C50E77" w:rsidRDefault="002A19E5" w:rsidP="008F7709">
      <w:pPr>
        <w:spacing w:after="0" w:line="480" w:lineRule="auto"/>
        <w:rPr>
          <w:rFonts w:ascii="Times New Roman" w:hAnsi="Times New Roman" w:cs="Times New Roman"/>
          <w:sz w:val="24"/>
          <w:szCs w:val="24"/>
        </w:rPr>
      </w:pPr>
      <w:r w:rsidRPr="00C50E77">
        <w:rPr>
          <w:rFonts w:ascii="Times New Roman" w:hAnsi="Times New Roman" w:cs="Times New Roman"/>
          <w:sz w:val="24"/>
          <w:szCs w:val="24"/>
        </w:rPr>
        <w:t>Date</w:t>
      </w:r>
    </w:p>
    <w:p w:rsidR="00253B86" w:rsidRPr="00C50E77" w:rsidRDefault="002A19E5" w:rsidP="00253B86">
      <w:pPr>
        <w:spacing w:after="0" w:line="480" w:lineRule="auto"/>
        <w:jc w:val="center"/>
        <w:rPr>
          <w:rFonts w:ascii="Times New Roman" w:hAnsi="Times New Roman" w:cs="Times New Roman"/>
          <w:b/>
          <w:sz w:val="24"/>
          <w:szCs w:val="24"/>
        </w:rPr>
      </w:pPr>
      <w:r w:rsidRPr="00C50E77">
        <w:rPr>
          <w:rFonts w:ascii="Times New Roman" w:hAnsi="Times New Roman" w:cs="Times New Roman"/>
          <w:b/>
          <w:sz w:val="24"/>
          <w:szCs w:val="24"/>
        </w:rPr>
        <w:t>"Daddy" by Sylvia Plath</w:t>
      </w:r>
    </w:p>
    <w:p w:rsidR="00253B86" w:rsidRPr="00C50E77" w:rsidRDefault="002A19E5" w:rsidP="00B407C1">
      <w:pPr>
        <w:spacing w:after="0" w:line="480" w:lineRule="auto"/>
        <w:ind w:firstLine="720"/>
        <w:rPr>
          <w:rFonts w:ascii="Times New Roman" w:hAnsi="Times New Roman" w:cs="Times New Roman"/>
          <w:sz w:val="24"/>
          <w:szCs w:val="24"/>
        </w:rPr>
      </w:pPr>
      <w:r w:rsidRPr="00C50E77">
        <w:rPr>
          <w:rFonts w:ascii="Times New Roman" w:hAnsi="Times New Roman" w:cs="Times New Roman"/>
          <w:sz w:val="24"/>
          <w:szCs w:val="24"/>
        </w:rPr>
        <w:t xml:space="preserve">The poem “Daddy” was written on </w:t>
      </w:r>
      <w:proofErr w:type="gramStart"/>
      <w:r w:rsidRPr="00C50E77">
        <w:rPr>
          <w:rFonts w:ascii="Times New Roman" w:hAnsi="Times New Roman" w:cs="Times New Roman"/>
          <w:sz w:val="24"/>
          <w:szCs w:val="24"/>
        </w:rPr>
        <w:t>12</w:t>
      </w:r>
      <w:r w:rsidRPr="00C50E77">
        <w:rPr>
          <w:rFonts w:ascii="Times New Roman" w:hAnsi="Times New Roman" w:cs="Times New Roman"/>
          <w:sz w:val="24"/>
          <w:szCs w:val="24"/>
          <w:vertAlign w:val="superscript"/>
        </w:rPr>
        <w:t>th</w:t>
      </w:r>
      <w:proofErr w:type="gramEnd"/>
      <w:r w:rsidRPr="00C50E77">
        <w:rPr>
          <w:rFonts w:ascii="Times New Roman" w:hAnsi="Times New Roman" w:cs="Times New Roman"/>
          <w:sz w:val="24"/>
          <w:szCs w:val="24"/>
        </w:rPr>
        <w:t xml:space="preserve"> Oct 1962 right after one month of Plath separation from her husba</w:t>
      </w:r>
      <w:r w:rsidR="00F01AD2">
        <w:rPr>
          <w:rFonts w:ascii="Times New Roman" w:hAnsi="Times New Roman" w:cs="Times New Roman"/>
          <w:sz w:val="24"/>
          <w:szCs w:val="24"/>
        </w:rPr>
        <w:t>nd. She moved to a flat in London with her two kids</w:t>
      </w:r>
      <w:r w:rsidRPr="00C50E77">
        <w:rPr>
          <w:rFonts w:ascii="Times New Roman" w:hAnsi="Times New Roman" w:cs="Times New Roman"/>
          <w:sz w:val="24"/>
          <w:szCs w:val="24"/>
        </w:rPr>
        <w:t xml:space="preserve">. She was dead after four months so writing </w:t>
      </w:r>
      <w:r w:rsidRPr="00C50E77">
        <w:rPr>
          <w:rFonts w:ascii="Times New Roman" w:hAnsi="Times New Roman" w:cs="Times New Roman"/>
          <w:sz w:val="24"/>
          <w:szCs w:val="24"/>
        </w:rPr>
        <w:t>this poem but this turbulent period is market with most of her best poems. The poem is a violent and discordant attack on her dead father. The poem has a theme of "evil-father," which is evident in her other poems as well. The poem insists that she need to</w:t>
      </w:r>
      <w:r w:rsidRPr="00C50E77">
        <w:rPr>
          <w:rFonts w:ascii="Times New Roman" w:hAnsi="Times New Roman" w:cs="Times New Roman"/>
          <w:sz w:val="24"/>
          <w:szCs w:val="24"/>
        </w:rPr>
        <w:t xml:space="preserve"> kill her dad but he died before that, this shows her hatred and anger towards her dad which continues </w:t>
      </w:r>
      <w:proofErr w:type="gramStart"/>
      <w:r w:rsidRPr="00C50E77">
        <w:rPr>
          <w:rFonts w:ascii="Times New Roman" w:hAnsi="Times New Roman" w:cs="Times New Roman"/>
          <w:sz w:val="24"/>
          <w:szCs w:val="24"/>
        </w:rPr>
        <w:t>throughout</w:t>
      </w:r>
      <w:proofErr w:type="gramEnd"/>
      <w:r w:rsidRPr="00C50E77">
        <w:rPr>
          <w:rFonts w:ascii="Times New Roman" w:hAnsi="Times New Roman" w:cs="Times New Roman"/>
          <w:sz w:val="24"/>
          <w:szCs w:val="24"/>
        </w:rPr>
        <w:t xml:space="preserve"> the poem. Speaker creates a figurative image of dad and employs different metaphors to describe the relationship with dad. He is </w:t>
      </w:r>
      <w:proofErr w:type="gramStart"/>
      <w:r w:rsidRPr="00C50E77">
        <w:rPr>
          <w:rFonts w:ascii="Times New Roman" w:hAnsi="Times New Roman" w:cs="Times New Roman"/>
          <w:sz w:val="24"/>
          <w:szCs w:val="24"/>
        </w:rPr>
        <w:t>called</w:t>
      </w:r>
      <w:proofErr w:type="gramEnd"/>
      <w:r w:rsidRPr="00C50E77">
        <w:rPr>
          <w:rFonts w:ascii="Times New Roman" w:hAnsi="Times New Roman" w:cs="Times New Roman"/>
          <w:sz w:val="24"/>
          <w:szCs w:val="24"/>
        </w:rPr>
        <w:t xml:space="preserve"> as a b</w:t>
      </w:r>
      <w:r w:rsidRPr="00C50E77">
        <w:rPr>
          <w:rFonts w:ascii="Times New Roman" w:hAnsi="Times New Roman" w:cs="Times New Roman"/>
          <w:sz w:val="24"/>
          <w:szCs w:val="24"/>
        </w:rPr>
        <w:t>lack shoe speaker has to live in, a statute that stretches across the US, God, Nazi, and a vampire. The whole poem is like revenge from her father and shows the struggle of the speaker to declare evil nature of her father.</w:t>
      </w:r>
      <w:r w:rsidR="00B407C1" w:rsidRPr="00C50E77">
        <w:rPr>
          <w:rFonts w:ascii="Times New Roman" w:hAnsi="Times New Roman" w:cs="Times New Roman"/>
          <w:sz w:val="24"/>
          <w:szCs w:val="24"/>
        </w:rPr>
        <w:t xml:space="preserve"> </w:t>
      </w:r>
      <w:r w:rsidR="006E7C9B" w:rsidRPr="00C50E77">
        <w:rPr>
          <w:rFonts w:ascii="Times New Roman" w:hAnsi="Times New Roman" w:cs="Times New Roman"/>
          <w:sz w:val="24"/>
          <w:szCs w:val="24"/>
        </w:rPr>
        <w:t xml:space="preserve">Daddy is an excellent example of confessional poetry by Sylvia </w:t>
      </w:r>
      <w:proofErr w:type="gramStart"/>
      <w:r w:rsidR="006E7C9B" w:rsidRPr="00C50E77">
        <w:rPr>
          <w:rFonts w:ascii="Times New Roman" w:hAnsi="Times New Roman" w:cs="Times New Roman"/>
          <w:sz w:val="24"/>
          <w:szCs w:val="24"/>
        </w:rPr>
        <w:t>Plath which</w:t>
      </w:r>
      <w:proofErr w:type="gramEnd"/>
      <w:r w:rsidR="006E7C9B" w:rsidRPr="00C50E77">
        <w:rPr>
          <w:rFonts w:ascii="Times New Roman" w:hAnsi="Times New Roman" w:cs="Times New Roman"/>
          <w:sz w:val="24"/>
          <w:szCs w:val="24"/>
        </w:rPr>
        <w:t xml:space="preserve"> gives a painful idea of a female victim of slavery of her father, and other controversial details from her personal life.</w:t>
      </w:r>
    </w:p>
    <w:p w:rsidR="00253B86" w:rsidRPr="00C50E77" w:rsidRDefault="002A19E5" w:rsidP="00BF4C47">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w:t>
      </w:r>
      <w:r w:rsidR="006E7C9B" w:rsidRPr="00C50E77">
        <w:rPr>
          <w:rFonts w:ascii="Times New Roman" w:hAnsi="Times New Roman" w:cs="Times New Roman"/>
          <w:sz w:val="24"/>
          <w:szCs w:val="24"/>
        </w:rPr>
        <w:t>Daddy</w:t>
      </w:r>
      <w:r>
        <w:rPr>
          <w:rFonts w:ascii="Times New Roman" w:hAnsi="Times New Roman" w:cs="Times New Roman"/>
          <w:sz w:val="24"/>
          <w:szCs w:val="24"/>
        </w:rPr>
        <w:t>”</w:t>
      </w:r>
      <w:r w:rsidR="006E7C9B" w:rsidRPr="00C50E77">
        <w:rPr>
          <w:rFonts w:ascii="Times New Roman" w:hAnsi="Times New Roman" w:cs="Times New Roman"/>
          <w:sz w:val="24"/>
          <w:szCs w:val="24"/>
        </w:rPr>
        <w:t xml:space="preserve"> </w:t>
      </w:r>
      <w:proofErr w:type="gramStart"/>
      <w:r>
        <w:rPr>
          <w:rFonts w:ascii="Times New Roman" w:hAnsi="Times New Roman" w:cs="Times New Roman"/>
          <w:sz w:val="24"/>
          <w:szCs w:val="24"/>
        </w:rPr>
        <w:t>is designated</w:t>
      </w:r>
      <w:proofErr w:type="gramEnd"/>
      <w:r>
        <w:rPr>
          <w:rFonts w:ascii="Times New Roman" w:hAnsi="Times New Roman" w:cs="Times New Roman"/>
          <w:sz w:val="24"/>
          <w:szCs w:val="24"/>
        </w:rPr>
        <w:t xml:space="preserve"> as one of the most</w:t>
      </w:r>
      <w:r w:rsidR="006E7C9B" w:rsidRPr="00C50E77">
        <w:rPr>
          <w:rFonts w:ascii="Times New Roman" w:hAnsi="Times New Roman" w:cs="Times New Roman"/>
          <w:sz w:val="24"/>
          <w:szCs w:val="24"/>
        </w:rPr>
        <w:t xml:space="preserve"> controversial poems written in modern times. The poem is dark, surreal and </w:t>
      </w:r>
      <w:r w:rsidR="00072CFD" w:rsidRPr="00C50E77">
        <w:rPr>
          <w:rFonts w:ascii="Times New Roman" w:hAnsi="Times New Roman" w:cs="Times New Roman"/>
          <w:sz w:val="24"/>
          <w:szCs w:val="24"/>
        </w:rPr>
        <w:t xml:space="preserve">makes use of painful allegory and metaphor to bring about the idea of </w:t>
      </w:r>
      <w:r w:rsidR="00FD28BD" w:rsidRPr="00C50E77">
        <w:rPr>
          <w:rFonts w:ascii="Times New Roman" w:hAnsi="Times New Roman" w:cs="Times New Roman"/>
          <w:sz w:val="24"/>
          <w:szCs w:val="24"/>
        </w:rPr>
        <w:t xml:space="preserve">a </w:t>
      </w:r>
      <w:proofErr w:type="gramStart"/>
      <w:r w:rsidR="00FD28BD" w:rsidRPr="00C50E77">
        <w:rPr>
          <w:rFonts w:ascii="Times New Roman" w:hAnsi="Times New Roman" w:cs="Times New Roman"/>
          <w:sz w:val="24"/>
          <w:szCs w:val="24"/>
        </w:rPr>
        <w:t>lady</w:t>
      </w:r>
      <w:proofErr w:type="gramEnd"/>
      <w:r w:rsidR="00072CFD" w:rsidRPr="00C50E77">
        <w:rPr>
          <w:rFonts w:ascii="Times New Roman" w:hAnsi="Times New Roman" w:cs="Times New Roman"/>
          <w:sz w:val="24"/>
          <w:szCs w:val="24"/>
        </w:rPr>
        <w:t xml:space="preserve"> victim </w:t>
      </w:r>
      <w:r w:rsidR="00FD28BD">
        <w:rPr>
          <w:rFonts w:ascii="Times New Roman" w:hAnsi="Times New Roman" w:cs="Times New Roman"/>
          <w:sz w:val="24"/>
          <w:szCs w:val="24"/>
        </w:rPr>
        <w:t>releasing</w:t>
      </w:r>
      <w:r w:rsidR="00072CFD" w:rsidRPr="00C50E77">
        <w:rPr>
          <w:rFonts w:ascii="Times New Roman" w:hAnsi="Times New Roman" w:cs="Times New Roman"/>
          <w:sz w:val="24"/>
          <w:szCs w:val="24"/>
        </w:rPr>
        <w:t xml:space="preserve"> herself from her father. </w:t>
      </w:r>
      <w:r w:rsidR="00DB526E" w:rsidRPr="00C50E77">
        <w:rPr>
          <w:rFonts w:ascii="Times New Roman" w:hAnsi="Times New Roman" w:cs="Times New Roman"/>
          <w:sz w:val="24"/>
          <w:szCs w:val="24"/>
        </w:rPr>
        <w:t xml:space="preserve">She herself says, "Here is a poem that is spoken by a girl with an Electra complex. Her father died while she thought he was God. Her case is complicated by the fact that her father was also a Nazi and her mother very possibly Jewish. In the daughter the two strains marry and paralyze each other—she has to act out the </w:t>
      </w:r>
      <w:r w:rsidR="00DB526E" w:rsidRPr="00C50E77">
        <w:rPr>
          <w:rFonts w:ascii="Times New Roman" w:hAnsi="Times New Roman" w:cs="Times New Roman"/>
          <w:sz w:val="24"/>
          <w:szCs w:val="24"/>
        </w:rPr>
        <w:lastRenderedPageBreak/>
        <w:t xml:space="preserve">awful little allegory once over before she is free of it." </w:t>
      </w:r>
      <w:r w:rsidR="00DB526E" w:rsidRPr="00C50E77">
        <w:rPr>
          <w:rFonts w:ascii="Times New Roman" w:hAnsi="Times New Roman" w:cs="Times New Roman"/>
          <w:sz w:val="24"/>
          <w:szCs w:val="24"/>
        </w:rPr>
        <w:fldChar w:fldCharType="begin"/>
      </w:r>
      <w:r w:rsidR="00DB526E" w:rsidRPr="00C50E77">
        <w:rPr>
          <w:rFonts w:ascii="Times New Roman" w:hAnsi="Times New Roman" w:cs="Times New Roman"/>
          <w:sz w:val="24"/>
          <w:szCs w:val="24"/>
        </w:rPr>
        <w:instrText xml:space="preserve"> ADDIN ZOTERO_ITEM CSL_CITATION {"citationID":"ZPEvbe5v","properties":{"formattedCitation":"{\\rtf ({\\i{}Eileen M. Aird: On \\uc0\\u8220{}Daddy\\uc0\\u8221{} | Modern American Poetry})}","plainCitation":"(Eileen M. Aird: On “Daddy” | Modern American Poetry)"},"citationItems":[{"id":1377,"uris":["http://zotero.org/users/local/FGhKhGPG/items/K5J5AFZN"],"uri":["http://zotero.org/users/local/FGhKhGPG/items/K5J5AFZN"],"itemData":{"id":1377,"type":"webpage","title":"Eileen M. Aird: On \"Daddy\" | Modern American Poetry","URL":"http://www.modernamericanpoetry.org/criticism/eileen-m-aird-daddy","accessed":{"date-parts":[["2019",3,21]]}}}],"schema":"https://github.com/citation-style-language/schema/raw/master/csl-citation.json"} </w:instrText>
      </w:r>
      <w:r w:rsidR="00DB526E" w:rsidRPr="00C50E77">
        <w:rPr>
          <w:rFonts w:ascii="Times New Roman" w:hAnsi="Times New Roman" w:cs="Times New Roman"/>
          <w:sz w:val="24"/>
          <w:szCs w:val="24"/>
        </w:rPr>
        <w:fldChar w:fldCharType="separate"/>
      </w:r>
      <w:r w:rsidR="00DB526E" w:rsidRPr="00C50E77">
        <w:rPr>
          <w:rFonts w:ascii="Times New Roman" w:hAnsi="Times New Roman" w:cs="Times New Roman"/>
          <w:sz w:val="24"/>
          <w:szCs w:val="24"/>
        </w:rPr>
        <w:t>(</w:t>
      </w:r>
      <w:r w:rsidR="00DB526E" w:rsidRPr="00C50E77">
        <w:rPr>
          <w:rFonts w:ascii="Times New Roman" w:hAnsi="Times New Roman" w:cs="Times New Roman"/>
          <w:i/>
          <w:iCs/>
          <w:sz w:val="24"/>
          <w:szCs w:val="24"/>
        </w:rPr>
        <w:t>Eileen M. Aird: On “Daddy” | Modern American Poetry</w:t>
      </w:r>
      <w:r w:rsidR="00DB526E" w:rsidRPr="00C50E77">
        <w:rPr>
          <w:rFonts w:ascii="Times New Roman" w:hAnsi="Times New Roman" w:cs="Times New Roman"/>
          <w:sz w:val="24"/>
          <w:szCs w:val="24"/>
        </w:rPr>
        <w:t>)</w:t>
      </w:r>
      <w:r w:rsidR="00DB526E" w:rsidRPr="00C50E77">
        <w:rPr>
          <w:rFonts w:ascii="Times New Roman" w:hAnsi="Times New Roman" w:cs="Times New Roman"/>
          <w:sz w:val="24"/>
          <w:szCs w:val="24"/>
        </w:rPr>
        <w:fldChar w:fldCharType="end"/>
      </w:r>
    </w:p>
    <w:p w:rsidR="00C5379A" w:rsidRPr="00C50E77" w:rsidRDefault="002A19E5" w:rsidP="00A53F50">
      <w:pPr>
        <w:spacing w:after="0" w:line="480" w:lineRule="auto"/>
        <w:ind w:firstLine="720"/>
        <w:rPr>
          <w:rFonts w:ascii="Times New Roman" w:hAnsi="Times New Roman" w:cs="Times New Roman"/>
          <w:sz w:val="24"/>
          <w:szCs w:val="24"/>
        </w:rPr>
      </w:pPr>
      <w:r w:rsidRPr="00C50E77">
        <w:rPr>
          <w:rFonts w:ascii="Times New Roman" w:hAnsi="Times New Roman" w:cs="Times New Roman"/>
          <w:sz w:val="24"/>
          <w:szCs w:val="24"/>
        </w:rPr>
        <w:t>Confessional poetry is an example of poetry which speaks and describes the personal emotional experiences of</w:t>
      </w:r>
      <w:r w:rsidR="00787779" w:rsidRPr="00C50E77">
        <w:rPr>
          <w:rFonts w:ascii="Times New Roman" w:hAnsi="Times New Roman" w:cs="Times New Roman"/>
          <w:sz w:val="24"/>
          <w:szCs w:val="24"/>
        </w:rPr>
        <w:t xml:space="preserve"> the poet</w:t>
      </w:r>
      <w:r w:rsidR="0026672F">
        <w:rPr>
          <w:rFonts w:ascii="Times New Roman" w:hAnsi="Times New Roman" w:cs="Times New Roman"/>
          <w:sz w:val="24"/>
          <w:szCs w:val="24"/>
        </w:rPr>
        <w:t xml:space="preserve"> </w:t>
      </w:r>
      <w:r w:rsidR="0026672F">
        <w:rPr>
          <w:rFonts w:ascii="Times New Roman" w:hAnsi="Times New Roman" w:cs="Times New Roman"/>
          <w:sz w:val="24"/>
          <w:szCs w:val="24"/>
        </w:rPr>
        <w:fldChar w:fldCharType="begin"/>
      </w:r>
      <w:r w:rsidR="0026672F">
        <w:rPr>
          <w:rFonts w:ascii="Times New Roman" w:hAnsi="Times New Roman" w:cs="Times New Roman"/>
          <w:sz w:val="24"/>
          <w:szCs w:val="24"/>
        </w:rPr>
        <w:instrText xml:space="preserve"> ADDIN ZOTERO_ITEM CSL_CITATION {"citationID":"Z3SvNVps","properties":{"formattedCitation":"(portablearcie)","plainCitation":"(portablearcie)"},"citationItems":[{"id":1381,"uris":["http://zotero.org/users/local/FGhKhGPG/items/7JAHALHP"],"uri":["http://zotero.org/users/local/FGhKhGPG/items/7JAHALHP"],"itemData":{"id":1381,"type":"webpage","title":"A Brief Guide to Confessional Poetry","container-title":"A Brief Guide to Confessional Poetry","genre":"Text","abstract":"Confessional poetry is the poetry of the personal or \"I.\" This style of writing emerged in the late 1950s and early 1960s and is associated with poets such as Robert Lowell, Sylvia Plath, Anne Sexton, and W. D. Snodgrass. Lowell's book Life Studies was a highly personal account of his life and familial ties and had a significant impact on American poetry.","URL":"https://www.poets.org/poetsorg/text/brief-guide-confessional-poetry","language":"en","author":[{"family":"portablearcie","given":""}],"issued":{"date-parts":[["2014",2,21]]}}}],"schema":"https://github.com/citation-style-language/schema/raw/master/csl-citation.json"} </w:instrText>
      </w:r>
      <w:r w:rsidR="0026672F">
        <w:rPr>
          <w:rFonts w:ascii="Times New Roman" w:hAnsi="Times New Roman" w:cs="Times New Roman"/>
          <w:sz w:val="24"/>
          <w:szCs w:val="24"/>
        </w:rPr>
        <w:fldChar w:fldCharType="separate"/>
      </w:r>
      <w:r w:rsidR="0026672F" w:rsidRPr="0026672F">
        <w:rPr>
          <w:rFonts w:ascii="Times New Roman" w:hAnsi="Times New Roman" w:cs="Times New Roman"/>
          <w:sz w:val="24"/>
        </w:rPr>
        <w:t>(</w:t>
      </w:r>
      <w:proofErr w:type="spellStart"/>
      <w:r w:rsidR="0026672F" w:rsidRPr="0026672F">
        <w:rPr>
          <w:rFonts w:ascii="Times New Roman" w:hAnsi="Times New Roman" w:cs="Times New Roman"/>
          <w:sz w:val="24"/>
        </w:rPr>
        <w:t>portablearcie</w:t>
      </w:r>
      <w:proofErr w:type="spellEnd"/>
      <w:r w:rsidR="0026672F" w:rsidRPr="0026672F">
        <w:rPr>
          <w:rFonts w:ascii="Times New Roman" w:hAnsi="Times New Roman" w:cs="Times New Roman"/>
          <w:sz w:val="24"/>
        </w:rPr>
        <w:t>)</w:t>
      </w:r>
      <w:r w:rsidR="0026672F">
        <w:rPr>
          <w:rFonts w:ascii="Times New Roman" w:hAnsi="Times New Roman" w:cs="Times New Roman"/>
          <w:sz w:val="24"/>
          <w:szCs w:val="24"/>
        </w:rPr>
        <w:fldChar w:fldCharType="end"/>
      </w:r>
      <w:r w:rsidR="00787779" w:rsidRPr="00C50E77">
        <w:rPr>
          <w:rFonts w:ascii="Times New Roman" w:hAnsi="Times New Roman" w:cs="Times New Roman"/>
          <w:sz w:val="24"/>
          <w:szCs w:val="24"/>
        </w:rPr>
        <w:t xml:space="preserve">. </w:t>
      </w:r>
      <w:r w:rsidR="00717BAD">
        <w:rPr>
          <w:rFonts w:ascii="Times New Roman" w:hAnsi="Times New Roman" w:cs="Times New Roman"/>
          <w:sz w:val="24"/>
          <w:szCs w:val="24"/>
        </w:rPr>
        <w:t xml:space="preserve">The subject matters that </w:t>
      </w:r>
      <w:proofErr w:type="gramStart"/>
      <w:r w:rsidR="00717BAD">
        <w:rPr>
          <w:rFonts w:ascii="Times New Roman" w:hAnsi="Times New Roman" w:cs="Times New Roman"/>
          <w:sz w:val="24"/>
          <w:szCs w:val="24"/>
        </w:rPr>
        <w:t>are being discussed</w:t>
      </w:r>
      <w:proofErr w:type="gramEnd"/>
      <w:r w:rsidR="00717BAD">
        <w:rPr>
          <w:rFonts w:ascii="Times New Roman" w:hAnsi="Times New Roman" w:cs="Times New Roman"/>
          <w:sz w:val="24"/>
          <w:szCs w:val="24"/>
        </w:rPr>
        <w:t xml:space="preserve"> in this type of poetry has never been discussed in American poetry. It </w:t>
      </w:r>
      <w:proofErr w:type="gramStart"/>
      <w:r w:rsidR="00717BAD">
        <w:rPr>
          <w:rFonts w:ascii="Times New Roman" w:hAnsi="Times New Roman" w:cs="Times New Roman"/>
          <w:sz w:val="24"/>
          <w:szCs w:val="24"/>
        </w:rPr>
        <w:t>is characterized</w:t>
      </w:r>
      <w:proofErr w:type="gramEnd"/>
      <w:r w:rsidR="00717BAD">
        <w:rPr>
          <w:rFonts w:ascii="Times New Roman" w:hAnsi="Times New Roman" w:cs="Times New Roman"/>
          <w:sz w:val="24"/>
          <w:szCs w:val="24"/>
        </w:rPr>
        <w:t xml:space="preserve"> by the personal experiences of the poet, whether good or bad. The confessional poet not only pen down their emotions but their treatment to their poetic self is shocking for some readers. </w:t>
      </w:r>
      <w:r w:rsidR="00787779" w:rsidRPr="00C50E77">
        <w:rPr>
          <w:rFonts w:ascii="Times New Roman" w:hAnsi="Times New Roman" w:cs="Times New Roman"/>
          <w:sz w:val="24"/>
          <w:szCs w:val="24"/>
        </w:rPr>
        <w:t xml:space="preserve">The Boston-bred poet Sylvia Plath </w:t>
      </w:r>
      <w:proofErr w:type="gramStart"/>
      <w:r w:rsidR="00787779" w:rsidRPr="00C50E77">
        <w:rPr>
          <w:rFonts w:ascii="Times New Roman" w:hAnsi="Times New Roman" w:cs="Times New Roman"/>
          <w:sz w:val="24"/>
          <w:szCs w:val="24"/>
        </w:rPr>
        <w:t>is declared</w:t>
      </w:r>
      <w:proofErr w:type="gramEnd"/>
      <w:r w:rsidR="00787779" w:rsidRPr="00C50E77">
        <w:rPr>
          <w:rFonts w:ascii="Times New Roman" w:hAnsi="Times New Roman" w:cs="Times New Roman"/>
          <w:sz w:val="24"/>
          <w:szCs w:val="24"/>
        </w:rPr>
        <w:t xml:space="preserve"> as one of the American's Confessional poet because her work is filled with personal and private experiences and her personal viewpoints of death, trauma, depression, and relationships. This poem, "Daddy," she expresses not only one idea </w:t>
      </w:r>
      <w:proofErr w:type="gramStart"/>
      <w:r w:rsidR="00787779" w:rsidRPr="00C50E77">
        <w:rPr>
          <w:rFonts w:ascii="Times New Roman" w:hAnsi="Times New Roman" w:cs="Times New Roman"/>
          <w:sz w:val="24"/>
          <w:szCs w:val="24"/>
        </w:rPr>
        <w:t>but</w:t>
      </w:r>
      <w:proofErr w:type="gramEnd"/>
      <w:r w:rsidR="00787779" w:rsidRPr="00C50E77">
        <w:rPr>
          <w:rFonts w:ascii="Times New Roman" w:hAnsi="Times New Roman" w:cs="Times New Roman"/>
          <w:sz w:val="24"/>
          <w:szCs w:val="24"/>
        </w:rPr>
        <w:t xml:space="preserve"> all of these ideas.</w:t>
      </w:r>
    </w:p>
    <w:p w:rsidR="00E524E5" w:rsidRPr="00C50E77" w:rsidRDefault="002A19E5" w:rsidP="00E524E5">
      <w:pPr>
        <w:spacing w:after="0" w:line="480" w:lineRule="auto"/>
        <w:ind w:firstLine="720"/>
        <w:rPr>
          <w:rFonts w:ascii="Times New Roman" w:hAnsi="Times New Roman" w:cs="Times New Roman"/>
          <w:sz w:val="24"/>
          <w:szCs w:val="24"/>
        </w:rPr>
      </w:pPr>
      <w:r w:rsidRPr="00C50E77">
        <w:rPr>
          <w:rFonts w:ascii="Times New Roman" w:hAnsi="Times New Roman" w:cs="Times New Roman"/>
          <w:sz w:val="24"/>
          <w:szCs w:val="24"/>
        </w:rPr>
        <w:t xml:space="preserve"> </w:t>
      </w:r>
      <w:r w:rsidR="001E208A" w:rsidRPr="00C50E77">
        <w:rPr>
          <w:rFonts w:ascii="Times New Roman" w:hAnsi="Times New Roman" w:cs="Times New Roman"/>
          <w:sz w:val="24"/>
          <w:szCs w:val="24"/>
        </w:rPr>
        <w:t xml:space="preserve">“Daddy’, is an excellent example of confessionary poetry as it serves as an excellent example of </w:t>
      </w:r>
      <w:r w:rsidR="004B07D3" w:rsidRPr="00C50E77">
        <w:rPr>
          <w:rFonts w:ascii="Times New Roman" w:hAnsi="Times New Roman" w:cs="Times New Roman"/>
          <w:sz w:val="24"/>
          <w:szCs w:val="24"/>
        </w:rPr>
        <w:t xml:space="preserve">the poet's preference towards the heavy subject matter. </w:t>
      </w:r>
      <w:r w:rsidR="00514295" w:rsidRPr="00C50E77">
        <w:rPr>
          <w:rFonts w:ascii="Times New Roman" w:hAnsi="Times New Roman" w:cs="Times New Roman"/>
          <w:sz w:val="24"/>
          <w:szCs w:val="24"/>
        </w:rPr>
        <w:t>Confessionary poetry is an example of an introspective</w:t>
      </w:r>
      <w:r w:rsidR="007261C4" w:rsidRPr="00C50E77">
        <w:rPr>
          <w:rFonts w:ascii="Times New Roman" w:hAnsi="Times New Roman" w:cs="Times New Roman"/>
          <w:sz w:val="24"/>
          <w:szCs w:val="24"/>
        </w:rPr>
        <w:t xml:space="preserve"> subject matter. </w:t>
      </w:r>
      <w:r w:rsidR="00306CB3" w:rsidRPr="00C50E77">
        <w:rPr>
          <w:rFonts w:ascii="Times New Roman" w:hAnsi="Times New Roman" w:cs="Times New Roman"/>
          <w:sz w:val="24"/>
          <w:szCs w:val="24"/>
        </w:rPr>
        <w:t>A new style of poet</w:t>
      </w:r>
      <w:r w:rsidR="004D1451">
        <w:rPr>
          <w:rFonts w:ascii="Times New Roman" w:hAnsi="Times New Roman" w:cs="Times New Roman"/>
          <w:sz w:val="24"/>
          <w:szCs w:val="24"/>
        </w:rPr>
        <w:t xml:space="preserve">ry emerged in the 1950s and 1960s and in this </w:t>
      </w:r>
      <w:proofErr w:type="gramStart"/>
      <w:r w:rsidR="004D1451">
        <w:rPr>
          <w:rFonts w:ascii="Times New Roman" w:hAnsi="Times New Roman" w:cs="Times New Roman"/>
          <w:sz w:val="24"/>
          <w:szCs w:val="24"/>
        </w:rPr>
        <w:t>era</w:t>
      </w:r>
      <w:proofErr w:type="gramEnd"/>
      <w:r w:rsidR="004D1451">
        <w:rPr>
          <w:rFonts w:ascii="Times New Roman" w:hAnsi="Times New Roman" w:cs="Times New Roman"/>
          <w:sz w:val="24"/>
          <w:szCs w:val="24"/>
        </w:rPr>
        <w:t xml:space="preserve"> pots</w:t>
      </w:r>
      <w:r w:rsidR="00306CB3" w:rsidRPr="00C50E77">
        <w:rPr>
          <w:rFonts w:ascii="Times New Roman" w:hAnsi="Times New Roman" w:cs="Times New Roman"/>
          <w:sz w:val="24"/>
          <w:szCs w:val="24"/>
        </w:rPr>
        <w:t xml:space="preserve"> disclosed </w:t>
      </w:r>
      <w:r w:rsidR="004D1451">
        <w:rPr>
          <w:rFonts w:ascii="Times New Roman" w:hAnsi="Times New Roman" w:cs="Times New Roman"/>
          <w:sz w:val="24"/>
          <w:szCs w:val="24"/>
        </w:rPr>
        <w:t>very</w:t>
      </w:r>
      <w:r w:rsidR="00306CB3" w:rsidRPr="00C50E77">
        <w:rPr>
          <w:rFonts w:ascii="Times New Roman" w:hAnsi="Times New Roman" w:cs="Times New Roman"/>
          <w:sz w:val="24"/>
          <w:szCs w:val="24"/>
        </w:rPr>
        <w:t xml:space="preserve"> </w:t>
      </w:r>
      <w:r w:rsidR="00C244E6">
        <w:rPr>
          <w:rFonts w:ascii="Times New Roman" w:hAnsi="Times New Roman" w:cs="Times New Roman"/>
          <w:sz w:val="24"/>
          <w:szCs w:val="24"/>
        </w:rPr>
        <w:t>sensitive</w:t>
      </w:r>
      <w:r w:rsidR="00306CB3" w:rsidRPr="00C50E77">
        <w:rPr>
          <w:rFonts w:ascii="Times New Roman" w:hAnsi="Times New Roman" w:cs="Times New Roman"/>
          <w:sz w:val="24"/>
          <w:szCs w:val="24"/>
        </w:rPr>
        <w:t xml:space="preserve"> information</w:t>
      </w:r>
      <w:r w:rsidR="00C244E6">
        <w:rPr>
          <w:rFonts w:ascii="Times New Roman" w:hAnsi="Times New Roman" w:cs="Times New Roman"/>
          <w:sz w:val="24"/>
          <w:szCs w:val="24"/>
        </w:rPr>
        <w:t xml:space="preserve"> about themselves. </w:t>
      </w:r>
      <w:r w:rsidR="00C244E6" w:rsidRPr="00C50E77">
        <w:rPr>
          <w:rFonts w:ascii="Times New Roman" w:hAnsi="Times New Roman" w:cs="Times New Roman"/>
          <w:sz w:val="24"/>
          <w:szCs w:val="24"/>
        </w:rPr>
        <w:t>This</w:t>
      </w:r>
      <w:r w:rsidR="00306CB3" w:rsidRPr="00C50E77">
        <w:rPr>
          <w:rFonts w:ascii="Times New Roman" w:hAnsi="Times New Roman" w:cs="Times New Roman"/>
          <w:sz w:val="24"/>
          <w:szCs w:val="24"/>
        </w:rPr>
        <w:t xml:space="preserve"> genre </w:t>
      </w:r>
      <w:proofErr w:type="gramStart"/>
      <w:r w:rsidR="00306CB3" w:rsidRPr="00C50E77">
        <w:rPr>
          <w:rFonts w:ascii="Times New Roman" w:hAnsi="Times New Roman" w:cs="Times New Roman"/>
          <w:sz w:val="24"/>
          <w:szCs w:val="24"/>
        </w:rPr>
        <w:t>is usually referred</w:t>
      </w:r>
      <w:proofErr w:type="gramEnd"/>
      <w:r w:rsidR="00306CB3" w:rsidRPr="00C50E77">
        <w:rPr>
          <w:rFonts w:ascii="Times New Roman" w:hAnsi="Times New Roman" w:cs="Times New Roman"/>
          <w:sz w:val="24"/>
          <w:szCs w:val="24"/>
        </w:rPr>
        <w:t xml:space="preserve"> to as confessional poetry. Sylvia Plath is the most </w:t>
      </w:r>
      <w:proofErr w:type="gramStart"/>
      <w:r w:rsidR="00C244E6" w:rsidRPr="00C50E77">
        <w:rPr>
          <w:rFonts w:ascii="Times New Roman" w:hAnsi="Times New Roman" w:cs="Times New Roman"/>
          <w:sz w:val="24"/>
          <w:szCs w:val="24"/>
        </w:rPr>
        <w:t>well-known</w:t>
      </w:r>
      <w:proofErr w:type="gramEnd"/>
      <w:r w:rsidR="00306CB3" w:rsidRPr="00C50E77">
        <w:rPr>
          <w:rFonts w:ascii="Times New Roman" w:hAnsi="Times New Roman" w:cs="Times New Roman"/>
          <w:sz w:val="24"/>
          <w:szCs w:val="24"/>
        </w:rPr>
        <w:t xml:space="preserve"> confessional poet </w:t>
      </w:r>
      <w:r w:rsidR="00407B27" w:rsidRPr="00C50E77">
        <w:rPr>
          <w:rFonts w:ascii="Times New Roman" w:hAnsi="Times New Roman" w:cs="Times New Roman"/>
          <w:sz w:val="24"/>
          <w:szCs w:val="24"/>
        </w:rPr>
        <w:t xml:space="preserve">as it shares the poet’s experiences with her </w:t>
      </w:r>
      <w:r w:rsidR="00C244E6" w:rsidRPr="00C50E77">
        <w:rPr>
          <w:rFonts w:ascii="Times New Roman" w:hAnsi="Times New Roman" w:cs="Times New Roman"/>
          <w:sz w:val="24"/>
          <w:szCs w:val="24"/>
        </w:rPr>
        <w:t>daddy</w:t>
      </w:r>
      <w:r w:rsidR="00407B27" w:rsidRPr="00C50E77">
        <w:rPr>
          <w:rFonts w:ascii="Times New Roman" w:hAnsi="Times New Roman" w:cs="Times New Roman"/>
          <w:sz w:val="24"/>
          <w:szCs w:val="24"/>
        </w:rPr>
        <w:t xml:space="preserve">. </w:t>
      </w:r>
      <w:r w:rsidR="00024C3F" w:rsidRPr="00C50E77">
        <w:rPr>
          <w:rFonts w:ascii="Times New Roman" w:hAnsi="Times New Roman" w:cs="Times New Roman"/>
          <w:sz w:val="24"/>
          <w:szCs w:val="24"/>
        </w:rPr>
        <w:t xml:space="preserve">The poem shares somewhat of mixed emotions towards her dad, who is the key figure in this poem. Plath's use of Holocaust imagery is another example of a controversial yet intriguing element. </w:t>
      </w:r>
      <w:r w:rsidR="003766F1" w:rsidRPr="00C50E77">
        <w:rPr>
          <w:rFonts w:ascii="Times New Roman" w:hAnsi="Times New Roman" w:cs="Times New Roman"/>
          <w:sz w:val="24"/>
          <w:szCs w:val="24"/>
        </w:rPr>
        <w:t xml:space="preserve">Throughout the poem, she portrays her father as Nazi by referencing his </w:t>
      </w:r>
      <w:r w:rsidR="00724E42" w:rsidRPr="00C50E77">
        <w:rPr>
          <w:rFonts w:ascii="Times New Roman" w:hAnsi="Times New Roman" w:cs="Times New Roman"/>
          <w:sz w:val="24"/>
          <w:szCs w:val="24"/>
        </w:rPr>
        <w:t xml:space="preserve">“neat mustache,” “Aryan eye” and “German tongue.” </w:t>
      </w:r>
      <w:r w:rsidR="00FD1DD0" w:rsidRPr="00C50E77">
        <w:rPr>
          <w:rFonts w:ascii="Times New Roman" w:hAnsi="Times New Roman" w:cs="Times New Roman"/>
          <w:sz w:val="24"/>
          <w:szCs w:val="24"/>
        </w:rPr>
        <w:t xml:space="preserve">She describes herself as a Jew, and even goes as far as depicting “an engine” that takes her off “to Dachau, Auschwitz, or </w:t>
      </w:r>
      <w:proofErr w:type="spellStart"/>
      <w:r w:rsidR="00FD1DD0" w:rsidRPr="00C50E77">
        <w:rPr>
          <w:rFonts w:ascii="Times New Roman" w:hAnsi="Times New Roman" w:cs="Times New Roman"/>
          <w:sz w:val="24"/>
          <w:szCs w:val="24"/>
        </w:rPr>
        <w:t>Belsen</w:t>
      </w:r>
      <w:proofErr w:type="spellEnd"/>
      <w:r w:rsidR="00FD1DD0" w:rsidRPr="00C50E77">
        <w:rPr>
          <w:rFonts w:ascii="Times New Roman" w:hAnsi="Times New Roman" w:cs="Times New Roman"/>
          <w:sz w:val="24"/>
          <w:szCs w:val="24"/>
        </w:rPr>
        <w:t>”</w:t>
      </w:r>
      <w:r w:rsidR="000118A1" w:rsidRPr="00C50E77">
        <w:rPr>
          <w:rFonts w:ascii="Times New Roman" w:hAnsi="Times New Roman" w:cs="Times New Roman"/>
          <w:sz w:val="24"/>
          <w:szCs w:val="24"/>
        </w:rPr>
        <w:t xml:space="preserve"> </w:t>
      </w:r>
      <w:r w:rsidR="000118A1" w:rsidRPr="00C50E77">
        <w:rPr>
          <w:rFonts w:ascii="Times New Roman" w:hAnsi="Times New Roman" w:cs="Times New Roman"/>
          <w:sz w:val="24"/>
          <w:szCs w:val="24"/>
        </w:rPr>
        <w:fldChar w:fldCharType="begin"/>
      </w:r>
      <w:r w:rsidR="000118A1" w:rsidRPr="00C50E77">
        <w:rPr>
          <w:rFonts w:ascii="Times New Roman" w:hAnsi="Times New Roman" w:cs="Times New Roman"/>
          <w:sz w:val="24"/>
          <w:szCs w:val="24"/>
        </w:rPr>
        <w:instrText xml:space="preserve"> ADDIN ZOTERO_ITEM CSL_CITATION {"citationID":"fElCgcht","properties":{"formattedCitation":"(Foundation)","plainCitation":"(Foundation)"},"citationItems":[{"id":1379,"uris":["http://zotero.org/users/local/FGhKhGPG/items/3N32NWQX"],"uri":["http://zotero.org/users/local/FGhKhGPG/items/3N32NWQX"],"itemData":{"id":1379,"type":"webpage","title":"Daddy by Sylvia Plath","container-title":"Poetry Foundation","genre":"text/html","abstract":"You do not do, you do not do","URL":"https://www.poetryfoundation.org/poems/48999/daddy-56d22aafa45b2","language":"en","author":[{"family":"Foundation","given":"Poetry"}],"issued":{"date-parts":[["2019",3,21]]}}}],"schema":"https://github.com/citation-style-language/schema/raw/master/csl-citation.json"} </w:instrText>
      </w:r>
      <w:r w:rsidR="000118A1" w:rsidRPr="00C50E77">
        <w:rPr>
          <w:rFonts w:ascii="Times New Roman" w:hAnsi="Times New Roman" w:cs="Times New Roman"/>
          <w:sz w:val="24"/>
          <w:szCs w:val="24"/>
        </w:rPr>
        <w:fldChar w:fldCharType="separate"/>
      </w:r>
      <w:r w:rsidR="000118A1" w:rsidRPr="00C50E77">
        <w:rPr>
          <w:rFonts w:ascii="Times New Roman" w:hAnsi="Times New Roman" w:cs="Times New Roman"/>
          <w:sz w:val="24"/>
          <w:szCs w:val="24"/>
        </w:rPr>
        <w:t>(Foundation)</w:t>
      </w:r>
      <w:r w:rsidR="000118A1" w:rsidRPr="00C50E77">
        <w:rPr>
          <w:rFonts w:ascii="Times New Roman" w:hAnsi="Times New Roman" w:cs="Times New Roman"/>
          <w:sz w:val="24"/>
          <w:szCs w:val="24"/>
        </w:rPr>
        <w:fldChar w:fldCharType="end"/>
      </w:r>
      <w:r w:rsidR="00FD1DD0" w:rsidRPr="00C50E77">
        <w:rPr>
          <w:rFonts w:ascii="Times New Roman" w:hAnsi="Times New Roman" w:cs="Times New Roman"/>
          <w:sz w:val="24"/>
          <w:szCs w:val="24"/>
        </w:rPr>
        <w:t xml:space="preserve">. In this way, she employs strong imagery in her poem to </w:t>
      </w:r>
      <w:r w:rsidR="00CF1788" w:rsidRPr="00C50E77">
        <w:rPr>
          <w:rFonts w:ascii="Times New Roman" w:hAnsi="Times New Roman" w:cs="Times New Roman"/>
          <w:sz w:val="24"/>
          <w:szCs w:val="24"/>
        </w:rPr>
        <w:t>create</w:t>
      </w:r>
      <w:r w:rsidR="00FD1DD0" w:rsidRPr="00C50E77">
        <w:rPr>
          <w:rFonts w:ascii="Times New Roman" w:hAnsi="Times New Roman" w:cs="Times New Roman"/>
          <w:sz w:val="24"/>
          <w:szCs w:val="24"/>
        </w:rPr>
        <w:t xml:space="preserve"> a relationship of "oppressor-oppressed," between </w:t>
      </w:r>
      <w:r w:rsidR="006775A4" w:rsidRPr="00C50E77">
        <w:rPr>
          <w:rFonts w:ascii="Times New Roman" w:hAnsi="Times New Roman" w:cs="Times New Roman"/>
          <w:sz w:val="24"/>
          <w:szCs w:val="24"/>
        </w:rPr>
        <w:t xml:space="preserve">Sylvia </w:t>
      </w:r>
      <w:r w:rsidR="00FD1DD0" w:rsidRPr="00C50E77">
        <w:rPr>
          <w:rFonts w:ascii="Times New Roman" w:hAnsi="Times New Roman" w:cs="Times New Roman"/>
          <w:sz w:val="24"/>
          <w:szCs w:val="24"/>
        </w:rPr>
        <w:t xml:space="preserve">and her </w:t>
      </w:r>
      <w:r w:rsidR="00281E3F" w:rsidRPr="00C50E77">
        <w:rPr>
          <w:rFonts w:ascii="Times New Roman" w:hAnsi="Times New Roman" w:cs="Times New Roman"/>
          <w:sz w:val="24"/>
          <w:szCs w:val="24"/>
        </w:rPr>
        <w:t>daddy</w:t>
      </w:r>
      <w:r w:rsidR="00FD1DD0" w:rsidRPr="00C50E77">
        <w:rPr>
          <w:rFonts w:ascii="Times New Roman" w:hAnsi="Times New Roman" w:cs="Times New Roman"/>
          <w:sz w:val="24"/>
          <w:szCs w:val="24"/>
        </w:rPr>
        <w:t xml:space="preserve">. </w:t>
      </w:r>
    </w:p>
    <w:p w:rsidR="00253B86" w:rsidRPr="00C50E77" w:rsidRDefault="002A19E5" w:rsidP="00E524E5">
      <w:pPr>
        <w:spacing w:after="0" w:line="480" w:lineRule="auto"/>
        <w:ind w:firstLine="720"/>
        <w:rPr>
          <w:rFonts w:ascii="Times New Roman" w:hAnsi="Times New Roman" w:cs="Times New Roman"/>
          <w:sz w:val="24"/>
          <w:szCs w:val="24"/>
        </w:rPr>
      </w:pPr>
      <w:r w:rsidRPr="00C50E77">
        <w:rPr>
          <w:rFonts w:ascii="Times New Roman" w:hAnsi="Times New Roman" w:cs="Times New Roman"/>
          <w:sz w:val="24"/>
          <w:szCs w:val="24"/>
        </w:rPr>
        <w:lastRenderedPageBreak/>
        <w:t xml:space="preserve">Another </w:t>
      </w:r>
      <w:r w:rsidR="00281E3F" w:rsidRPr="00C50E77">
        <w:rPr>
          <w:rFonts w:ascii="Times New Roman" w:hAnsi="Times New Roman" w:cs="Times New Roman"/>
          <w:sz w:val="24"/>
          <w:szCs w:val="24"/>
        </w:rPr>
        <w:t>feature</w:t>
      </w:r>
      <w:r w:rsidRPr="00C50E77">
        <w:rPr>
          <w:rFonts w:ascii="Times New Roman" w:hAnsi="Times New Roman" w:cs="Times New Roman"/>
          <w:sz w:val="24"/>
          <w:szCs w:val="24"/>
        </w:rPr>
        <w:t xml:space="preserve"> of the </w:t>
      </w:r>
      <w:proofErr w:type="gramStart"/>
      <w:r w:rsidRPr="00C50E77">
        <w:rPr>
          <w:rFonts w:ascii="Times New Roman" w:hAnsi="Times New Roman" w:cs="Times New Roman"/>
          <w:sz w:val="24"/>
          <w:szCs w:val="24"/>
        </w:rPr>
        <w:t xml:space="preserve">poem </w:t>
      </w:r>
      <w:r w:rsidR="00AD5A9F" w:rsidRPr="00C50E77">
        <w:rPr>
          <w:rFonts w:ascii="Times New Roman" w:hAnsi="Times New Roman" w:cs="Times New Roman"/>
          <w:sz w:val="24"/>
          <w:szCs w:val="24"/>
        </w:rPr>
        <w:t>which makes Daddy a confessional poem</w:t>
      </w:r>
      <w:proofErr w:type="gramEnd"/>
      <w:r w:rsidR="00AD5A9F" w:rsidRPr="00C50E77">
        <w:rPr>
          <w:rFonts w:ascii="Times New Roman" w:hAnsi="Times New Roman" w:cs="Times New Roman"/>
          <w:sz w:val="24"/>
          <w:szCs w:val="24"/>
        </w:rPr>
        <w:t xml:space="preserve"> </w:t>
      </w:r>
      <w:r w:rsidR="00E524E5" w:rsidRPr="00C50E77">
        <w:rPr>
          <w:rFonts w:ascii="Times New Roman" w:hAnsi="Times New Roman" w:cs="Times New Roman"/>
          <w:sz w:val="24"/>
          <w:szCs w:val="24"/>
        </w:rPr>
        <w:t>is the</w:t>
      </w:r>
      <w:r w:rsidRPr="00C50E77">
        <w:rPr>
          <w:rFonts w:ascii="Times New Roman" w:hAnsi="Times New Roman" w:cs="Times New Roman"/>
          <w:sz w:val="24"/>
          <w:szCs w:val="24"/>
        </w:rPr>
        <w:t xml:space="preserve"> childlike references such as nursery rhyme qualities in the </w:t>
      </w:r>
      <w:r w:rsidR="00E524E5" w:rsidRPr="00C50E77">
        <w:rPr>
          <w:rFonts w:ascii="Times New Roman" w:hAnsi="Times New Roman" w:cs="Times New Roman"/>
          <w:sz w:val="24"/>
          <w:szCs w:val="24"/>
        </w:rPr>
        <w:t xml:space="preserve">poem that discloses Plath’s </w:t>
      </w:r>
      <w:r w:rsidR="00EE5600" w:rsidRPr="00C50E77">
        <w:rPr>
          <w:rFonts w:ascii="Times New Roman" w:hAnsi="Times New Roman" w:cs="Times New Roman"/>
          <w:sz w:val="24"/>
          <w:szCs w:val="24"/>
        </w:rPr>
        <w:t>trouble</w:t>
      </w:r>
      <w:r w:rsidR="00E524E5" w:rsidRPr="00C50E77">
        <w:rPr>
          <w:rFonts w:ascii="Times New Roman" w:hAnsi="Times New Roman" w:cs="Times New Roman"/>
          <w:sz w:val="24"/>
          <w:szCs w:val="24"/>
        </w:rPr>
        <w:t xml:space="preserve"> and </w:t>
      </w:r>
      <w:r w:rsidR="00EE5600" w:rsidRPr="00C50E77">
        <w:rPr>
          <w:rFonts w:ascii="Times New Roman" w:hAnsi="Times New Roman" w:cs="Times New Roman"/>
          <w:sz w:val="24"/>
          <w:szCs w:val="24"/>
        </w:rPr>
        <w:t>affection</w:t>
      </w:r>
      <w:r w:rsidR="00E524E5" w:rsidRPr="00C50E77">
        <w:rPr>
          <w:rFonts w:ascii="Times New Roman" w:hAnsi="Times New Roman" w:cs="Times New Roman"/>
          <w:sz w:val="24"/>
          <w:szCs w:val="24"/>
        </w:rPr>
        <w:t xml:space="preserve"> to her father’s memory</w:t>
      </w:r>
      <w:r w:rsidRPr="00C50E77">
        <w:rPr>
          <w:rFonts w:ascii="Times New Roman" w:hAnsi="Times New Roman" w:cs="Times New Roman"/>
          <w:sz w:val="24"/>
          <w:szCs w:val="24"/>
        </w:rPr>
        <w:t xml:space="preserve">. The first two lines </w:t>
      </w:r>
      <w:proofErr w:type="gramStart"/>
      <w:r w:rsidRPr="00C50E77">
        <w:rPr>
          <w:rFonts w:ascii="Times New Roman" w:hAnsi="Times New Roman" w:cs="Times New Roman"/>
          <w:sz w:val="24"/>
          <w:szCs w:val="24"/>
        </w:rPr>
        <w:t>indicate that</w:t>
      </w:r>
      <w:proofErr w:type="gramEnd"/>
      <w:r w:rsidRPr="00C50E77">
        <w:rPr>
          <w:rFonts w:ascii="Times New Roman" w:hAnsi="Times New Roman" w:cs="Times New Roman"/>
          <w:sz w:val="24"/>
          <w:szCs w:val="24"/>
        </w:rPr>
        <w:t xml:space="preserve"> "You do not do, you do not do/</w:t>
      </w:r>
      <w:proofErr w:type="spellStart"/>
      <w:r w:rsidRPr="00C50E77">
        <w:rPr>
          <w:rFonts w:ascii="Times New Roman" w:hAnsi="Times New Roman" w:cs="Times New Roman"/>
          <w:sz w:val="24"/>
          <w:szCs w:val="24"/>
        </w:rPr>
        <w:t>Any more</w:t>
      </w:r>
      <w:proofErr w:type="spellEnd"/>
      <w:r w:rsidRPr="00C50E77">
        <w:rPr>
          <w:rFonts w:ascii="Times New Roman" w:hAnsi="Times New Roman" w:cs="Times New Roman"/>
          <w:sz w:val="24"/>
          <w:szCs w:val="24"/>
        </w:rPr>
        <w:t>, bla</w:t>
      </w:r>
      <w:r w:rsidRPr="00C50E77">
        <w:rPr>
          <w:rFonts w:ascii="Times New Roman" w:hAnsi="Times New Roman" w:cs="Times New Roman"/>
          <w:sz w:val="24"/>
          <w:szCs w:val="24"/>
        </w:rPr>
        <w:t xml:space="preserve">ck shoe In which I have lived like a foot." </w:t>
      </w:r>
      <w:r w:rsidR="00CD5D3D" w:rsidRPr="00C50E77">
        <w:rPr>
          <w:rFonts w:ascii="Times New Roman" w:hAnsi="Times New Roman" w:cs="Times New Roman"/>
          <w:sz w:val="24"/>
          <w:szCs w:val="24"/>
        </w:rPr>
        <w:t xml:space="preserve">This indicates childlike babbling and the reference of “black shoe” </w:t>
      </w:r>
      <w:r w:rsidR="00512DF5">
        <w:rPr>
          <w:rFonts w:ascii="Times New Roman" w:hAnsi="Times New Roman" w:cs="Times New Roman"/>
          <w:sz w:val="24"/>
          <w:szCs w:val="24"/>
        </w:rPr>
        <w:t xml:space="preserve">has a connection with the childhood </w:t>
      </w:r>
      <w:r w:rsidR="003975D0">
        <w:rPr>
          <w:rFonts w:ascii="Times New Roman" w:hAnsi="Times New Roman" w:cs="Times New Roman"/>
          <w:sz w:val="24"/>
          <w:szCs w:val="24"/>
        </w:rPr>
        <w:t>poem</w:t>
      </w:r>
      <w:r w:rsidR="00CD5D3D" w:rsidRPr="00C50E77">
        <w:rPr>
          <w:rFonts w:ascii="Times New Roman" w:hAnsi="Times New Roman" w:cs="Times New Roman"/>
          <w:sz w:val="24"/>
          <w:szCs w:val="24"/>
        </w:rPr>
        <w:t xml:space="preserve"> of old women who lived in a black shoe. </w:t>
      </w:r>
      <w:r w:rsidR="00EE5600">
        <w:rPr>
          <w:rFonts w:ascii="Times New Roman" w:hAnsi="Times New Roman" w:cs="Times New Roman"/>
          <w:sz w:val="24"/>
          <w:szCs w:val="24"/>
        </w:rPr>
        <w:t xml:space="preserve">Besides, ‘Daddy’ </w:t>
      </w:r>
      <w:proofErr w:type="gramStart"/>
      <w:r w:rsidR="005668C2" w:rsidRPr="00C50E77">
        <w:rPr>
          <w:rFonts w:ascii="Times New Roman" w:hAnsi="Times New Roman" w:cs="Times New Roman"/>
          <w:sz w:val="24"/>
          <w:szCs w:val="24"/>
        </w:rPr>
        <w:t xml:space="preserve">is also </w:t>
      </w:r>
      <w:r w:rsidR="00EE5600" w:rsidRPr="00C50E77">
        <w:rPr>
          <w:rFonts w:ascii="Times New Roman" w:hAnsi="Times New Roman" w:cs="Times New Roman"/>
          <w:sz w:val="24"/>
          <w:szCs w:val="24"/>
        </w:rPr>
        <w:t>dispersed</w:t>
      </w:r>
      <w:proofErr w:type="gramEnd"/>
      <w:r w:rsidR="005668C2" w:rsidRPr="00C50E77">
        <w:rPr>
          <w:rFonts w:ascii="Times New Roman" w:hAnsi="Times New Roman" w:cs="Times New Roman"/>
          <w:sz w:val="24"/>
          <w:szCs w:val="24"/>
        </w:rPr>
        <w:t xml:space="preserve"> in other childish pieces </w:t>
      </w:r>
      <w:r w:rsidR="002E345E" w:rsidRPr="00C50E77">
        <w:rPr>
          <w:rFonts w:ascii="Times New Roman" w:hAnsi="Times New Roman" w:cs="Times New Roman"/>
          <w:sz w:val="24"/>
          <w:szCs w:val="24"/>
        </w:rPr>
        <w:t xml:space="preserve">in different </w:t>
      </w:r>
      <w:r w:rsidR="00EE5600">
        <w:rPr>
          <w:rFonts w:ascii="Times New Roman" w:hAnsi="Times New Roman" w:cs="Times New Roman"/>
          <w:sz w:val="24"/>
          <w:szCs w:val="24"/>
        </w:rPr>
        <w:t>lines</w:t>
      </w:r>
      <w:r w:rsidR="002E345E" w:rsidRPr="00C50E77">
        <w:rPr>
          <w:rFonts w:ascii="Times New Roman" w:hAnsi="Times New Roman" w:cs="Times New Roman"/>
          <w:sz w:val="24"/>
          <w:szCs w:val="24"/>
        </w:rPr>
        <w:t xml:space="preserve"> such as “</w:t>
      </w:r>
      <w:proofErr w:type="spellStart"/>
      <w:r w:rsidR="002E345E" w:rsidRPr="00C50E77">
        <w:rPr>
          <w:rFonts w:ascii="Times New Roman" w:hAnsi="Times New Roman" w:cs="Times New Roman"/>
          <w:sz w:val="24"/>
          <w:szCs w:val="24"/>
        </w:rPr>
        <w:t>achoo</w:t>
      </w:r>
      <w:proofErr w:type="spellEnd"/>
      <w:r w:rsidR="002E345E" w:rsidRPr="00C50E77">
        <w:rPr>
          <w:rFonts w:ascii="Times New Roman" w:hAnsi="Times New Roman" w:cs="Times New Roman"/>
          <w:sz w:val="24"/>
          <w:szCs w:val="24"/>
        </w:rPr>
        <w:t>” and “</w:t>
      </w:r>
      <w:proofErr w:type="spellStart"/>
      <w:r w:rsidR="002E345E" w:rsidRPr="00C50E77">
        <w:rPr>
          <w:rFonts w:ascii="Times New Roman" w:hAnsi="Times New Roman" w:cs="Times New Roman"/>
          <w:sz w:val="24"/>
          <w:szCs w:val="24"/>
        </w:rPr>
        <w:t>gobbleygoo</w:t>
      </w:r>
      <w:proofErr w:type="spellEnd"/>
      <w:r w:rsidR="002E345E" w:rsidRPr="00C50E77">
        <w:rPr>
          <w:rFonts w:ascii="Times New Roman" w:hAnsi="Times New Roman" w:cs="Times New Roman"/>
          <w:sz w:val="24"/>
          <w:szCs w:val="24"/>
        </w:rPr>
        <w:t xml:space="preserve">” are instances. This also indicates that her </w:t>
      </w:r>
      <w:r w:rsidR="00D84A25" w:rsidRPr="00C50E77">
        <w:rPr>
          <w:rFonts w:ascii="Times New Roman" w:hAnsi="Times New Roman" w:cs="Times New Roman"/>
          <w:sz w:val="24"/>
          <w:szCs w:val="24"/>
        </w:rPr>
        <w:t>recollections</w:t>
      </w:r>
      <w:r w:rsidR="002E345E" w:rsidRPr="00C50E77">
        <w:rPr>
          <w:rFonts w:ascii="Times New Roman" w:hAnsi="Times New Roman" w:cs="Times New Roman"/>
          <w:sz w:val="24"/>
          <w:szCs w:val="24"/>
        </w:rPr>
        <w:t xml:space="preserve"> with her</w:t>
      </w:r>
      <w:r w:rsidR="00B92CF4">
        <w:rPr>
          <w:rFonts w:ascii="Times New Roman" w:hAnsi="Times New Roman" w:cs="Times New Roman"/>
          <w:sz w:val="24"/>
          <w:szCs w:val="24"/>
        </w:rPr>
        <w:t xml:space="preserve"> </w:t>
      </w:r>
      <w:r w:rsidR="00D84A25">
        <w:rPr>
          <w:rFonts w:ascii="Times New Roman" w:hAnsi="Times New Roman" w:cs="Times New Roman"/>
          <w:sz w:val="24"/>
          <w:szCs w:val="24"/>
        </w:rPr>
        <w:t>daddy</w:t>
      </w:r>
      <w:r w:rsidR="00B92CF4">
        <w:rPr>
          <w:rFonts w:ascii="Times New Roman" w:hAnsi="Times New Roman" w:cs="Times New Roman"/>
          <w:sz w:val="24"/>
          <w:szCs w:val="24"/>
        </w:rPr>
        <w:t xml:space="preserve"> happened as a child</w:t>
      </w:r>
      <w:r w:rsidR="00CC4660">
        <w:rPr>
          <w:rFonts w:ascii="Times New Roman" w:hAnsi="Times New Roman" w:cs="Times New Roman"/>
          <w:sz w:val="24"/>
          <w:szCs w:val="24"/>
        </w:rPr>
        <w:t>. On a deep</w:t>
      </w:r>
      <w:r w:rsidR="002E345E" w:rsidRPr="00C50E77">
        <w:rPr>
          <w:rFonts w:ascii="Times New Roman" w:hAnsi="Times New Roman" w:cs="Times New Roman"/>
          <w:sz w:val="24"/>
          <w:szCs w:val="24"/>
        </w:rPr>
        <w:t xml:space="preserve"> level, the fact of disturbance is that the childish qualities </w:t>
      </w:r>
      <w:proofErr w:type="gramStart"/>
      <w:r w:rsidR="002E345E" w:rsidRPr="00C50E77">
        <w:rPr>
          <w:rFonts w:ascii="Times New Roman" w:hAnsi="Times New Roman" w:cs="Times New Roman"/>
          <w:sz w:val="24"/>
          <w:szCs w:val="24"/>
        </w:rPr>
        <w:t>are accompanied</w:t>
      </w:r>
      <w:proofErr w:type="gramEnd"/>
      <w:r w:rsidR="002E345E" w:rsidRPr="00C50E77">
        <w:rPr>
          <w:rFonts w:ascii="Times New Roman" w:hAnsi="Times New Roman" w:cs="Times New Roman"/>
          <w:sz w:val="24"/>
          <w:szCs w:val="24"/>
        </w:rPr>
        <w:t xml:space="preserve"> by the </w:t>
      </w:r>
      <w:r w:rsidR="000C0747" w:rsidRPr="00C50E77">
        <w:rPr>
          <w:rFonts w:ascii="Times New Roman" w:hAnsi="Times New Roman" w:cs="Times New Roman"/>
          <w:sz w:val="24"/>
          <w:szCs w:val="24"/>
        </w:rPr>
        <w:t>t</w:t>
      </w:r>
      <w:r w:rsidR="00A544F2">
        <w:rPr>
          <w:rFonts w:ascii="Times New Roman" w:hAnsi="Times New Roman" w:cs="Times New Roman"/>
          <w:sz w:val="24"/>
          <w:szCs w:val="24"/>
        </w:rPr>
        <w:t>houghtful subject matter,</w:t>
      </w:r>
      <w:r w:rsidR="000C0747" w:rsidRPr="00C50E77">
        <w:rPr>
          <w:rFonts w:ascii="Times New Roman" w:hAnsi="Times New Roman" w:cs="Times New Roman"/>
          <w:sz w:val="24"/>
          <w:szCs w:val="24"/>
        </w:rPr>
        <w:t xml:space="preserve"> Nazis. </w:t>
      </w:r>
    </w:p>
    <w:p w:rsidR="00253B86" w:rsidRPr="00C50E77" w:rsidRDefault="002A19E5" w:rsidP="000233E1">
      <w:pPr>
        <w:spacing w:after="0" w:line="480" w:lineRule="auto"/>
        <w:ind w:firstLine="720"/>
        <w:rPr>
          <w:rFonts w:ascii="Times New Roman" w:hAnsi="Times New Roman" w:cs="Times New Roman"/>
          <w:sz w:val="24"/>
          <w:szCs w:val="24"/>
        </w:rPr>
      </w:pPr>
      <w:r w:rsidRPr="00C50E77">
        <w:rPr>
          <w:rFonts w:ascii="Times New Roman" w:hAnsi="Times New Roman" w:cs="Times New Roman"/>
          <w:sz w:val="24"/>
          <w:szCs w:val="24"/>
        </w:rPr>
        <w:t xml:space="preserve"> “Daddy” </w:t>
      </w:r>
      <w:r w:rsidR="000233E1">
        <w:rPr>
          <w:rFonts w:ascii="Times New Roman" w:hAnsi="Times New Roman" w:cs="Times New Roman"/>
          <w:sz w:val="24"/>
          <w:szCs w:val="24"/>
        </w:rPr>
        <w:t xml:space="preserve">is made </w:t>
      </w:r>
      <w:r w:rsidRPr="00C50E77">
        <w:rPr>
          <w:rFonts w:ascii="Times New Roman" w:hAnsi="Times New Roman" w:cs="Times New Roman"/>
          <w:sz w:val="24"/>
          <w:szCs w:val="24"/>
        </w:rPr>
        <w:t xml:space="preserve">a more confessional poem </w:t>
      </w:r>
      <w:r w:rsidR="000233E1">
        <w:rPr>
          <w:rFonts w:ascii="Times New Roman" w:hAnsi="Times New Roman" w:cs="Times New Roman"/>
          <w:sz w:val="24"/>
          <w:szCs w:val="24"/>
        </w:rPr>
        <w:t xml:space="preserve">by the fact that </w:t>
      </w:r>
      <w:r w:rsidRPr="00C50E77">
        <w:rPr>
          <w:rFonts w:ascii="Times New Roman" w:hAnsi="Times New Roman" w:cs="Times New Roman"/>
          <w:sz w:val="24"/>
          <w:szCs w:val="24"/>
        </w:rPr>
        <w:t xml:space="preserve">it </w:t>
      </w:r>
      <w:r w:rsidR="00231DD5" w:rsidRPr="00C50E77">
        <w:rPr>
          <w:rFonts w:ascii="Times New Roman" w:hAnsi="Times New Roman" w:cs="Times New Roman"/>
          <w:sz w:val="24"/>
          <w:szCs w:val="24"/>
        </w:rPr>
        <w:t>gives</w:t>
      </w:r>
      <w:r w:rsidRPr="00C50E77">
        <w:rPr>
          <w:rFonts w:ascii="Times New Roman" w:hAnsi="Times New Roman" w:cs="Times New Roman"/>
          <w:sz w:val="24"/>
          <w:szCs w:val="24"/>
        </w:rPr>
        <w:t xml:space="preserve"> a deeper insight into Plath's own psyche</w:t>
      </w:r>
      <w:r w:rsidR="00231DD5" w:rsidRPr="00C50E77">
        <w:rPr>
          <w:rFonts w:ascii="Times New Roman" w:hAnsi="Times New Roman" w:cs="Times New Roman"/>
          <w:sz w:val="24"/>
          <w:szCs w:val="24"/>
        </w:rPr>
        <w:t xml:space="preserve">, </w:t>
      </w:r>
      <w:r w:rsidR="00BF37A1" w:rsidRPr="00C50E77">
        <w:rPr>
          <w:rFonts w:ascii="Times New Roman" w:hAnsi="Times New Roman" w:cs="Times New Roman"/>
          <w:sz w:val="24"/>
          <w:szCs w:val="24"/>
        </w:rPr>
        <w:t>in spite of</w:t>
      </w:r>
      <w:r w:rsidR="00231DD5" w:rsidRPr="00C50E77">
        <w:rPr>
          <w:rFonts w:ascii="Times New Roman" w:hAnsi="Times New Roman" w:cs="Times New Roman"/>
          <w:sz w:val="24"/>
          <w:szCs w:val="24"/>
        </w:rPr>
        <w:t xml:space="preserve"> how disturbing</w:t>
      </w:r>
      <w:r w:rsidR="00073917" w:rsidRPr="00C50E77">
        <w:rPr>
          <w:rFonts w:ascii="Times New Roman" w:hAnsi="Times New Roman" w:cs="Times New Roman"/>
          <w:sz w:val="24"/>
          <w:szCs w:val="24"/>
        </w:rPr>
        <w:t>, unflattering and</w:t>
      </w:r>
      <w:r w:rsidR="00231DD5" w:rsidRPr="00C50E77">
        <w:rPr>
          <w:rFonts w:ascii="Times New Roman" w:hAnsi="Times New Roman" w:cs="Times New Roman"/>
          <w:sz w:val="24"/>
          <w:szCs w:val="24"/>
        </w:rPr>
        <w:t xml:space="preserve"> </w:t>
      </w:r>
      <w:r w:rsidR="00BF37A1" w:rsidRPr="00C50E77">
        <w:rPr>
          <w:rFonts w:ascii="Times New Roman" w:hAnsi="Times New Roman" w:cs="Times New Roman"/>
          <w:sz w:val="24"/>
          <w:szCs w:val="24"/>
        </w:rPr>
        <w:t>upsetting</w:t>
      </w:r>
      <w:r w:rsidR="00231DD5" w:rsidRPr="00C50E77">
        <w:rPr>
          <w:rFonts w:ascii="Times New Roman" w:hAnsi="Times New Roman" w:cs="Times New Roman"/>
          <w:sz w:val="24"/>
          <w:szCs w:val="24"/>
        </w:rPr>
        <w:t xml:space="preserve"> it is. </w:t>
      </w:r>
      <w:r w:rsidR="002F4FB1" w:rsidRPr="00C50E77">
        <w:rPr>
          <w:rFonts w:ascii="Times New Roman" w:hAnsi="Times New Roman" w:cs="Times New Roman"/>
          <w:sz w:val="24"/>
          <w:szCs w:val="24"/>
        </w:rPr>
        <w:t xml:space="preserve">She discloses the huge impact that her father’s </w:t>
      </w:r>
      <w:r w:rsidR="0058677E" w:rsidRPr="00C50E77">
        <w:rPr>
          <w:rFonts w:ascii="Times New Roman" w:hAnsi="Times New Roman" w:cs="Times New Roman"/>
          <w:sz w:val="24"/>
          <w:szCs w:val="24"/>
        </w:rPr>
        <w:t>nonappearance</w:t>
      </w:r>
      <w:r w:rsidR="002F4FB1" w:rsidRPr="00C50E77">
        <w:rPr>
          <w:rFonts w:ascii="Times New Roman" w:hAnsi="Times New Roman" w:cs="Times New Roman"/>
          <w:sz w:val="24"/>
          <w:szCs w:val="24"/>
        </w:rPr>
        <w:t xml:space="preserve"> </w:t>
      </w:r>
      <w:r w:rsidR="002B6B03" w:rsidRPr="00C50E77">
        <w:rPr>
          <w:rFonts w:ascii="Times New Roman" w:hAnsi="Times New Roman" w:cs="Times New Roman"/>
          <w:sz w:val="24"/>
          <w:szCs w:val="24"/>
        </w:rPr>
        <w:t xml:space="preserve">is on her which makes her making </w:t>
      </w:r>
      <w:r w:rsidR="006936F5">
        <w:rPr>
          <w:rFonts w:ascii="Times New Roman" w:hAnsi="Times New Roman" w:cs="Times New Roman"/>
          <w:sz w:val="24"/>
          <w:szCs w:val="24"/>
        </w:rPr>
        <w:t xml:space="preserve">attempts to </w:t>
      </w:r>
      <w:r w:rsidR="002B6B03" w:rsidRPr="00C50E77">
        <w:rPr>
          <w:rFonts w:ascii="Times New Roman" w:hAnsi="Times New Roman" w:cs="Times New Roman"/>
          <w:sz w:val="24"/>
          <w:szCs w:val="24"/>
        </w:rPr>
        <w:t>suicide, “</w:t>
      </w:r>
      <w:r w:rsidRPr="00C50E77">
        <w:rPr>
          <w:rFonts w:ascii="Times New Roman" w:hAnsi="Times New Roman" w:cs="Times New Roman"/>
          <w:sz w:val="24"/>
          <w:szCs w:val="24"/>
        </w:rPr>
        <w:t xml:space="preserve">At twenty I tried to die </w:t>
      </w:r>
      <w:proofErr w:type="gramStart"/>
      <w:r w:rsidRPr="00C50E77">
        <w:rPr>
          <w:rFonts w:ascii="Times New Roman" w:hAnsi="Times New Roman" w:cs="Times New Roman"/>
          <w:sz w:val="24"/>
          <w:szCs w:val="24"/>
        </w:rPr>
        <w:t>And</w:t>
      </w:r>
      <w:proofErr w:type="gramEnd"/>
      <w:r w:rsidRPr="00C50E77">
        <w:rPr>
          <w:rFonts w:ascii="Times New Roman" w:hAnsi="Times New Roman" w:cs="Times New Roman"/>
          <w:sz w:val="24"/>
          <w:szCs w:val="24"/>
        </w:rPr>
        <w:t xml:space="preserve"> get back, back, back to you</w:t>
      </w:r>
      <w:r w:rsidR="002B6B03" w:rsidRPr="00C50E77">
        <w:rPr>
          <w:rFonts w:ascii="Times New Roman" w:hAnsi="Times New Roman" w:cs="Times New Roman"/>
          <w:sz w:val="24"/>
          <w:szCs w:val="24"/>
        </w:rPr>
        <w:t xml:space="preserve">." </w:t>
      </w:r>
      <w:r w:rsidR="00435726" w:rsidRPr="00C50E77">
        <w:rPr>
          <w:rFonts w:ascii="Times New Roman" w:hAnsi="Times New Roman" w:cs="Times New Roman"/>
          <w:sz w:val="24"/>
          <w:szCs w:val="24"/>
        </w:rPr>
        <w:t xml:space="preserve">In addition, </w:t>
      </w:r>
      <w:r w:rsidR="004E29C8" w:rsidRPr="00C50E77">
        <w:rPr>
          <w:rFonts w:ascii="Times New Roman" w:hAnsi="Times New Roman" w:cs="Times New Roman"/>
          <w:sz w:val="24"/>
          <w:szCs w:val="24"/>
        </w:rPr>
        <w:t>added</w:t>
      </w:r>
      <w:r w:rsidR="00435726" w:rsidRPr="00C50E77">
        <w:rPr>
          <w:rFonts w:ascii="Times New Roman" w:hAnsi="Times New Roman" w:cs="Times New Roman"/>
          <w:sz w:val="24"/>
          <w:szCs w:val="24"/>
        </w:rPr>
        <w:t xml:space="preserve"> personal detail about Plath disclosed is that she replaced her </w:t>
      </w:r>
      <w:r w:rsidR="004E29C8" w:rsidRPr="00C50E77">
        <w:rPr>
          <w:rFonts w:ascii="Times New Roman" w:hAnsi="Times New Roman" w:cs="Times New Roman"/>
          <w:sz w:val="24"/>
          <w:szCs w:val="24"/>
        </w:rPr>
        <w:t>daddy</w:t>
      </w:r>
      <w:r w:rsidR="00435726" w:rsidRPr="00C50E77">
        <w:rPr>
          <w:rFonts w:ascii="Times New Roman" w:hAnsi="Times New Roman" w:cs="Times New Roman"/>
          <w:sz w:val="24"/>
          <w:szCs w:val="24"/>
        </w:rPr>
        <w:t xml:space="preserve"> with her </w:t>
      </w:r>
      <w:r w:rsidR="004E29C8" w:rsidRPr="00C50E77">
        <w:rPr>
          <w:rFonts w:ascii="Times New Roman" w:hAnsi="Times New Roman" w:cs="Times New Roman"/>
          <w:sz w:val="24"/>
          <w:szCs w:val="24"/>
        </w:rPr>
        <w:t>spouse</w:t>
      </w:r>
      <w:r w:rsidR="00435726" w:rsidRPr="00C50E77">
        <w:rPr>
          <w:rFonts w:ascii="Times New Roman" w:hAnsi="Times New Roman" w:cs="Times New Roman"/>
          <w:sz w:val="24"/>
          <w:szCs w:val="24"/>
        </w:rPr>
        <w:t xml:space="preserve">, Ted Hughes. </w:t>
      </w:r>
      <w:r w:rsidR="008A3865">
        <w:rPr>
          <w:rFonts w:ascii="Times New Roman" w:hAnsi="Times New Roman" w:cs="Times New Roman"/>
          <w:sz w:val="24"/>
          <w:szCs w:val="24"/>
        </w:rPr>
        <w:t>She</w:t>
      </w:r>
      <w:r w:rsidR="00FC3797" w:rsidRPr="00C50E77">
        <w:rPr>
          <w:rFonts w:ascii="Times New Roman" w:hAnsi="Times New Roman" w:cs="Times New Roman"/>
          <w:sz w:val="24"/>
          <w:szCs w:val="24"/>
        </w:rPr>
        <w:t xml:space="preserve"> </w:t>
      </w:r>
      <w:r w:rsidR="008A3865" w:rsidRPr="00C50E77">
        <w:rPr>
          <w:rFonts w:ascii="Times New Roman" w:hAnsi="Times New Roman" w:cs="Times New Roman"/>
          <w:sz w:val="24"/>
          <w:szCs w:val="24"/>
        </w:rPr>
        <w:t>defines</w:t>
      </w:r>
      <w:r w:rsidR="00FC3797" w:rsidRPr="00C50E77">
        <w:rPr>
          <w:rFonts w:ascii="Times New Roman" w:hAnsi="Times New Roman" w:cs="Times New Roman"/>
          <w:sz w:val="24"/>
          <w:szCs w:val="24"/>
        </w:rPr>
        <w:t xml:space="preserve"> him like this, "a man in black with a </w:t>
      </w:r>
      <w:proofErr w:type="spellStart"/>
      <w:r w:rsidR="00FC3797" w:rsidRPr="00C50E77">
        <w:rPr>
          <w:rFonts w:ascii="Times New Roman" w:hAnsi="Times New Roman" w:cs="Times New Roman"/>
          <w:sz w:val="24"/>
          <w:szCs w:val="24"/>
        </w:rPr>
        <w:t>Meinkampf</w:t>
      </w:r>
      <w:proofErr w:type="spellEnd"/>
      <w:r w:rsidR="00FC3797" w:rsidRPr="00C50E77">
        <w:rPr>
          <w:rFonts w:ascii="Times New Roman" w:hAnsi="Times New Roman" w:cs="Times New Roman"/>
          <w:sz w:val="24"/>
          <w:szCs w:val="24"/>
        </w:rPr>
        <w:t xml:space="preserve"> look," which is the way of comparing him to</w:t>
      </w:r>
      <w:r w:rsidR="009E6ACB" w:rsidRPr="00C50E77">
        <w:rPr>
          <w:rFonts w:ascii="Times New Roman" w:hAnsi="Times New Roman" w:cs="Times New Roman"/>
          <w:sz w:val="24"/>
          <w:szCs w:val="24"/>
        </w:rPr>
        <w:t xml:space="preserve"> another image of her father and at another point in the poem "the vampire who said he was you."  </w:t>
      </w:r>
    </w:p>
    <w:p w:rsidR="00253B86" w:rsidRDefault="002A19E5" w:rsidP="00253B86">
      <w:pPr>
        <w:spacing w:after="0" w:line="480" w:lineRule="auto"/>
        <w:rPr>
          <w:rFonts w:ascii="Times New Roman" w:hAnsi="Times New Roman" w:cs="Times New Roman"/>
          <w:sz w:val="24"/>
          <w:szCs w:val="24"/>
        </w:rPr>
      </w:pPr>
      <w:r w:rsidRPr="00C50E77">
        <w:rPr>
          <w:rFonts w:ascii="Times New Roman" w:hAnsi="Times New Roman" w:cs="Times New Roman"/>
          <w:sz w:val="24"/>
          <w:szCs w:val="24"/>
        </w:rPr>
        <w:tab/>
        <w:t>One more evidence of “Daddy” being a confessional poem is that P</w:t>
      </w:r>
      <w:r w:rsidRPr="00C50E77">
        <w:rPr>
          <w:rFonts w:ascii="Times New Roman" w:hAnsi="Times New Roman" w:cs="Times New Roman"/>
          <w:sz w:val="24"/>
          <w:szCs w:val="24"/>
        </w:rPr>
        <w:t xml:space="preserve">lath </w:t>
      </w:r>
      <w:r w:rsidR="006936F5">
        <w:rPr>
          <w:rFonts w:ascii="Times New Roman" w:hAnsi="Times New Roman" w:cs="Times New Roman"/>
          <w:sz w:val="24"/>
          <w:szCs w:val="24"/>
        </w:rPr>
        <w:t>is very confident</w:t>
      </w:r>
      <w:r w:rsidR="00E42837">
        <w:rPr>
          <w:rFonts w:ascii="Times New Roman" w:hAnsi="Times New Roman" w:cs="Times New Roman"/>
          <w:sz w:val="24"/>
          <w:szCs w:val="24"/>
        </w:rPr>
        <w:t xml:space="preserve"> in </w:t>
      </w:r>
      <w:r w:rsidR="00E42837" w:rsidRPr="00E42837">
        <w:rPr>
          <w:rFonts w:ascii="Times New Roman" w:hAnsi="Times New Roman" w:cs="Times New Roman"/>
          <w:sz w:val="24"/>
          <w:szCs w:val="24"/>
        </w:rPr>
        <w:t>revealing</w:t>
      </w:r>
      <w:r w:rsidR="00FE0DE2">
        <w:rPr>
          <w:rFonts w:ascii="Times New Roman" w:hAnsi="Times New Roman" w:cs="Times New Roman"/>
          <w:sz w:val="24"/>
          <w:szCs w:val="24"/>
        </w:rPr>
        <w:t xml:space="preserve"> and sharing</w:t>
      </w:r>
      <w:r w:rsidR="00E42837">
        <w:rPr>
          <w:rFonts w:ascii="Times New Roman" w:hAnsi="Times New Roman" w:cs="Times New Roman"/>
          <w:sz w:val="24"/>
          <w:szCs w:val="24"/>
        </w:rPr>
        <w:t xml:space="preserve"> the </w:t>
      </w:r>
      <w:r w:rsidR="005D6A92">
        <w:rPr>
          <w:rFonts w:ascii="Times New Roman" w:hAnsi="Times New Roman" w:cs="Times New Roman"/>
          <w:sz w:val="24"/>
          <w:szCs w:val="24"/>
        </w:rPr>
        <w:t>utmost</w:t>
      </w:r>
      <w:r w:rsidR="00E42837">
        <w:rPr>
          <w:rFonts w:ascii="Times New Roman" w:hAnsi="Times New Roman" w:cs="Times New Roman"/>
          <w:sz w:val="24"/>
          <w:szCs w:val="24"/>
        </w:rPr>
        <w:t xml:space="preserve"> </w:t>
      </w:r>
      <w:r w:rsidR="008A3865">
        <w:rPr>
          <w:rFonts w:ascii="Times New Roman" w:hAnsi="Times New Roman" w:cs="Times New Roman"/>
          <w:sz w:val="24"/>
          <w:szCs w:val="24"/>
        </w:rPr>
        <w:t xml:space="preserve">sensitive </w:t>
      </w:r>
      <w:r w:rsidR="005D6A92">
        <w:rPr>
          <w:rFonts w:ascii="Times New Roman" w:hAnsi="Times New Roman" w:cs="Times New Roman"/>
          <w:sz w:val="24"/>
          <w:szCs w:val="24"/>
        </w:rPr>
        <w:t>phases</w:t>
      </w:r>
      <w:r w:rsidR="008A3865">
        <w:rPr>
          <w:rFonts w:ascii="Times New Roman" w:hAnsi="Times New Roman" w:cs="Times New Roman"/>
          <w:sz w:val="24"/>
          <w:szCs w:val="24"/>
        </w:rPr>
        <w:t xml:space="preserve"> of her </w:t>
      </w:r>
      <w:r w:rsidR="005D6A92">
        <w:rPr>
          <w:rFonts w:ascii="Times New Roman" w:hAnsi="Times New Roman" w:cs="Times New Roman"/>
          <w:sz w:val="24"/>
          <w:szCs w:val="24"/>
        </w:rPr>
        <w:t>life that</w:t>
      </w:r>
      <w:r w:rsidR="008A3865">
        <w:rPr>
          <w:rFonts w:ascii="Times New Roman" w:hAnsi="Times New Roman" w:cs="Times New Roman"/>
          <w:sz w:val="24"/>
          <w:szCs w:val="24"/>
        </w:rPr>
        <w:t xml:space="preserve"> contribute to making</w:t>
      </w:r>
      <w:r w:rsidR="00E42837">
        <w:rPr>
          <w:rFonts w:ascii="Times New Roman" w:hAnsi="Times New Roman" w:cs="Times New Roman"/>
          <w:sz w:val="24"/>
          <w:szCs w:val="24"/>
        </w:rPr>
        <w:t xml:space="preserve"> her </w:t>
      </w:r>
      <w:r w:rsidR="00257D88">
        <w:rPr>
          <w:rFonts w:ascii="Times New Roman" w:hAnsi="Times New Roman" w:cs="Times New Roman"/>
          <w:sz w:val="24"/>
          <w:szCs w:val="24"/>
        </w:rPr>
        <w:t>poem</w:t>
      </w:r>
      <w:r w:rsidR="00E42837">
        <w:rPr>
          <w:rFonts w:ascii="Times New Roman" w:hAnsi="Times New Roman" w:cs="Times New Roman"/>
          <w:sz w:val="24"/>
          <w:szCs w:val="24"/>
        </w:rPr>
        <w:t xml:space="preserve"> very </w:t>
      </w:r>
      <w:r w:rsidR="00EC3BCE">
        <w:rPr>
          <w:rFonts w:ascii="Times New Roman" w:hAnsi="Times New Roman" w:cs="Times New Roman"/>
          <w:sz w:val="24"/>
          <w:szCs w:val="24"/>
        </w:rPr>
        <w:t>influential</w:t>
      </w:r>
      <w:r w:rsidR="00E42837">
        <w:rPr>
          <w:rFonts w:ascii="Times New Roman" w:hAnsi="Times New Roman" w:cs="Times New Roman"/>
          <w:sz w:val="24"/>
          <w:szCs w:val="24"/>
        </w:rPr>
        <w:t xml:space="preserve">. </w:t>
      </w:r>
      <w:r w:rsidR="00BE7226">
        <w:rPr>
          <w:rFonts w:ascii="Times New Roman" w:hAnsi="Times New Roman" w:cs="Times New Roman"/>
          <w:sz w:val="24"/>
          <w:szCs w:val="24"/>
        </w:rPr>
        <w:t xml:space="preserve">The poem describes the dependence of the child on her dad, something </w:t>
      </w:r>
      <w:proofErr w:type="gramStart"/>
      <w:r w:rsidR="00BE7226">
        <w:rPr>
          <w:rFonts w:ascii="Times New Roman" w:hAnsi="Times New Roman" w:cs="Times New Roman"/>
          <w:sz w:val="24"/>
          <w:szCs w:val="24"/>
        </w:rPr>
        <w:t>which</w:t>
      </w:r>
      <w:proofErr w:type="gramEnd"/>
      <w:r w:rsidR="00BE7226">
        <w:rPr>
          <w:rFonts w:ascii="Times New Roman" w:hAnsi="Times New Roman" w:cs="Times New Roman"/>
          <w:sz w:val="24"/>
          <w:szCs w:val="24"/>
        </w:rPr>
        <w:t xml:space="preserve"> the speaker of the poem opens and closes with. The poem is full of examples where the poet is reflecting the naked sense of </w:t>
      </w:r>
      <w:proofErr w:type="gramStart"/>
      <w:r w:rsidR="00BE7226">
        <w:rPr>
          <w:rFonts w:ascii="Times New Roman" w:hAnsi="Times New Roman" w:cs="Times New Roman"/>
          <w:sz w:val="24"/>
          <w:szCs w:val="24"/>
        </w:rPr>
        <w:t>emotions which</w:t>
      </w:r>
      <w:proofErr w:type="gramEnd"/>
      <w:r w:rsidR="00BE7226">
        <w:rPr>
          <w:rFonts w:ascii="Times New Roman" w:hAnsi="Times New Roman" w:cs="Times New Roman"/>
          <w:sz w:val="24"/>
          <w:szCs w:val="24"/>
        </w:rPr>
        <w:t xml:space="preserve"> makes Daddy one of the most famous confessional poem. </w:t>
      </w:r>
      <w:r w:rsidR="00151D99">
        <w:rPr>
          <w:rFonts w:ascii="Times New Roman" w:hAnsi="Times New Roman" w:cs="Times New Roman"/>
          <w:sz w:val="24"/>
          <w:szCs w:val="24"/>
        </w:rPr>
        <w:t xml:space="preserve">Plath uses the types of emotions and sensations in her poem which seek to </w:t>
      </w:r>
      <w:r w:rsidR="00151D99">
        <w:rPr>
          <w:rFonts w:ascii="Times New Roman" w:hAnsi="Times New Roman" w:cs="Times New Roman"/>
          <w:sz w:val="24"/>
          <w:szCs w:val="24"/>
        </w:rPr>
        <w:lastRenderedPageBreak/>
        <w:t xml:space="preserve">bring about emotional revelation and catharsis through the poetic </w:t>
      </w:r>
      <w:r w:rsidR="00024563">
        <w:rPr>
          <w:rFonts w:ascii="Times New Roman" w:hAnsi="Times New Roman" w:cs="Times New Roman"/>
          <w:sz w:val="24"/>
          <w:szCs w:val="24"/>
        </w:rPr>
        <w:t>explanation</w:t>
      </w:r>
      <w:r w:rsidR="00AE47E3">
        <w:rPr>
          <w:rFonts w:ascii="Times New Roman" w:hAnsi="Times New Roman" w:cs="Times New Roman"/>
          <w:sz w:val="24"/>
          <w:szCs w:val="24"/>
        </w:rPr>
        <w:t xml:space="preserve">. Presumably, the poet seeks this end through the poem. </w:t>
      </w:r>
      <w:r w:rsidR="001C6FAB">
        <w:rPr>
          <w:rFonts w:ascii="Times New Roman" w:hAnsi="Times New Roman" w:cs="Times New Roman"/>
          <w:sz w:val="24"/>
          <w:szCs w:val="24"/>
        </w:rPr>
        <w:t xml:space="preserve">The overall purpose of the poem </w:t>
      </w:r>
      <w:proofErr w:type="gramStart"/>
      <w:r w:rsidR="001C6FAB">
        <w:rPr>
          <w:rFonts w:ascii="Times New Roman" w:hAnsi="Times New Roman" w:cs="Times New Roman"/>
          <w:sz w:val="24"/>
          <w:szCs w:val="24"/>
        </w:rPr>
        <w:t>is filled</w:t>
      </w:r>
      <w:proofErr w:type="gramEnd"/>
      <w:r w:rsidR="001C6FAB">
        <w:rPr>
          <w:rFonts w:ascii="Times New Roman" w:hAnsi="Times New Roman" w:cs="Times New Roman"/>
          <w:sz w:val="24"/>
          <w:szCs w:val="24"/>
        </w:rPr>
        <w:t xml:space="preserve"> with confessional poetry aspects. At </w:t>
      </w:r>
      <w:proofErr w:type="gramStart"/>
      <w:r w:rsidR="000120B9">
        <w:rPr>
          <w:rFonts w:ascii="Times New Roman" w:hAnsi="Times New Roman" w:cs="Times New Roman"/>
          <w:sz w:val="24"/>
          <w:szCs w:val="24"/>
        </w:rPr>
        <w:t>its</w:t>
      </w:r>
      <w:proofErr w:type="gramEnd"/>
      <w:r w:rsidR="001C6FAB">
        <w:rPr>
          <w:rFonts w:ascii="Times New Roman" w:hAnsi="Times New Roman" w:cs="Times New Roman"/>
          <w:sz w:val="24"/>
          <w:szCs w:val="24"/>
        </w:rPr>
        <w:t xml:space="preserve"> every root it has </w:t>
      </w:r>
      <w:r w:rsidR="000120B9">
        <w:rPr>
          <w:rFonts w:ascii="Times New Roman" w:hAnsi="Times New Roman" w:cs="Times New Roman"/>
          <w:sz w:val="24"/>
          <w:szCs w:val="24"/>
        </w:rPr>
        <w:t>a</w:t>
      </w:r>
      <w:r w:rsidR="001C6FAB">
        <w:rPr>
          <w:rFonts w:ascii="Times New Roman" w:hAnsi="Times New Roman" w:cs="Times New Roman"/>
          <w:sz w:val="24"/>
          <w:szCs w:val="24"/>
        </w:rPr>
        <w:t xml:space="preserve"> complex relationship</w:t>
      </w:r>
      <w:r w:rsidR="00AD10DF">
        <w:rPr>
          <w:rFonts w:ascii="Times New Roman" w:hAnsi="Times New Roman" w:cs="Times New Roman"/>
          <w:sz w:val="24"/>
          <w:szCs w:val="24"/>
        </w:rPr>
        <w:t xml:space="preserve"> between a daughter and her father. The poet herself is not clear about the kind of relationship, and the speaker lies in between this ambiguity. To seek this relationship, </w:t>
      </w:r>
      <w:r w:rsidR="0080682E">
        <w:rPr>
          <w:rFonts w:ascii="Times New Roman" w:hAnsi="Times New Roman" w:cs="Times New Roman"/>
          <w:sz w:val="24"/>
          <w:szCs w:val="24"/>
        </w:rPr>
        <w:t xml:space="preserve">the poet explores herself, which makes her poem another example of confessional </w:t>
      </w:r>
      <w:proofErr w:type="gramStart"/>
      <w:r w:rsidR="0080682E">
        <w:rPr>
          <w:rFonts w:ascii="Times New Roman" w:hAnsi="Times New Roman" w:cs="Times New Roman"/>
          <w:sz w:val="24"/>
          <w:szCs w:val="24"/>
        </w:rPr>
        <w:t>poetry which</w:t>
      </w:r>
      <w:proofErr w:type="gramEnd"/>
      <w:r w:rsidR="0080682E">
        <w:rPr>
          <w:rFonts w:ascii="Times New Roman" w:hAnsi="Times New Roman" w:cs="Times New Roman"/>
          <w:sz w:val="24"/>
          <w:szCs w:val="24"/>
        </w:rPr>
        <w:t xml:space="preserve"> the poet uses to explore more unappealing aspects of her sense of being. </w:t>
      </w:r>
      <w:r w:rsidR="006773DB">
        <w:rPr>
          <w:rFonts w:ascii="Times New Roman" w:hAnsi="Times New Roman" w:cs="Times New Roman"/>
          <w:sz w:val="24"/>
          <w:szCs w:val="24"/>
        </w:rPr>
        <w:t xml:space="preserve">This revelation and exploration </w:t>
      </w:r>
      <w:proofErr w:type="gramStart"/>
      <w:r w:rsidR="00C95CD0">
        <w:rPr>
          <w:rFonts w:ascii="Times New Roman" w:hAnsi="Times New Roman" w:cs="Times New Roman"/>
          <w:sz w:val="24"/>
          <w:szCs w:val="24"/>
        </w:rPr>
        <w:t>are done</w:t>
      </w:r>
      <w:proofErr w:type="gramEnd"/>
      <w:r w:rsidR="00C95CD0">
        <w:rPr>
          <w:rFonts w:ascii="Times New Roman" w:hAnsi="Times New Roman" w:cs="Times New Roman"/>
          <w:sz w:val="24"/>
          <w:szCs w:val="24"/>
        </w:rPr>
        <w:t xml:space="preserve"> openly in this poem, and this is where the confessional poetry lies and Plath's Daddy also exist in</w:t>
      </w:r>
      <w:r w:rsidR="00717BAD">
        <w:rPr>
          <w:rFonts w:ascii="Times New Roman" w:hAnsi="Times New Roman" w:cs="Times New Roman"/>
          <w:sz w:val="24"/>
          <w:szCs w:val="24"/>
        </w:rPr>
        <w:t>.</w:t>
      </w:r>
    </w:p>
    <w:p w:rsidR="00717BAD" w:rsidRPr="00717BAD" w:rsidRDefault="002A19E5" w:rsidP="00717BAD">
      <w:pPr>
        <w:spacing w:after="0" w:line="48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In a nutshell</w:t>
      </w:r>
      <w:proofErr w:type="gramEnd"/>
      <w:r>
        <w:rPr>
          <w:rFonts w:ascii="Times New Roman" w:hAnsi="Times New Roman" w:cs="Times New Roman"/>
          <w:sz w:val="24"/>
          <w:szCs w:val="24"/>
        </w:rPr>
        <w:t>, daddy is a confe</w:t>
      </w:r>
      <w:r>
        <w:rPr>
          <w:rFonts w:ascii="Times New Roman" w:hAnsi="Times New Roman" w:cs="Times New Roman"/>
          <w:sz w:val="24"/>
          <w:szCs w:val="24"/>
        </w:rPr>
        <w:t xml:space="preserve">ssional poem which leaves the reader unmoved. It is </w:t>
      </w:r>
      <w:r w:rsidR="00375DA1">
        <w:rPr>
          <w:rFonts w:ascii="Times New Roman" w:hAnsi="Times New Roman" w:cs="Times New Roman"/>
          <w:sz w:val="24"/>
          <w:szCs w:val="24"/>
        </w:rPr>
        <w:t>not reasonable to say</w:t>
      </w:r>
      <w:r>
        <w:rPr>
          <w:rFonts w:ascii="Times New Roman" w:hAnsi="Times New Roman" w:cs="Times New Roman"/>
          <w:sz w:val="24"/>
          <w:szCs w:val="24"/>
        </w:rPr>
        <w:t xml:space="preserve"> that poems by Sylvia Plath do not </w:t>
      </w:r>
      <w:r w:rsidR="005D6A92">
        <w:rPr>
          <w:rFonts w:ascii="Times New Roman" w:hAnsi="Times New Roman" w:cs="Times New Roman"/>
          <w:sz w:val="24"/>
          <w:szCs w:val="24"/>
        </w:rPr>
        <w:t>influence</w:t>
      </w:r>
      <w:r>
        <w:rPr>
          <w:rFonts w:ascii="Times New Roman" w:hAnsi="Times New Roman" w:cs="Times New Roman"/>
          <w:sz w:val="24"/>
          <w:szCs w:val="24"/>
        </w:rPr>
        <w:t xml:space="preserve"> the reader immensely. Daddy is evidence of Plath's profound talent and makes her an avid confessional poet of her time. She </w:t>
      </w:r>
      <w:proofErr w:type="gramStart"/>
      <w:r>
        <w:rPr>
          <w:rFonts w:ascii="Times New Roman" w:hAnsi="Times New Roman" w:cs="Times New Roman"/>
          <w:sz w:val="24"/>
          <w:szCs w:val="24"/>
        </w:rPr>
        <w:t>is designated</w:t>
      </w:r>
      <w:proofErr w:type="gramEnd"/>
      <w:r>
        <w:rPr>
          <w:rFonts w:ascii="Times New Roman" w:hAnsi="Times New Roman" w:cs="Times New Roman"/>
          <w:sz w:val="24"/>
          <w:szCs w:val="24"/>
        </w:rPr>
        <w:t xml:space="preserve"> to be the one who promoted confessional poetry in America with some other poets. Despite her traumas and personal his</w:t>
      </w:r>
      <w:r>
        <w:rPr>
          <w:rFonts w:ascii="Times New Roman" w:hAnsi="Times New Roman" w:cs="Times New Roman"/>
          <w:sz w:val="24"/>
          <w:szCs w:val="24"/>
        </w:rPr>
        <w:t xml:space="preserve">tory, she is able to </w:t>
      </w:r>
      <w:proofErr w:type="gramStart"/>
      <w:r>
        <w:rPr>
          <w:rFonts w:ascii="Times New Roman" w:hAnsi="Times New Roman" w:cs="Times New Roman"/>
          <w:sz w:val="24"/>
          <w:szCs w:val="24"/>
        </w:rPr>
        <w:t>craft</w:t>
      </w:r>
      <w:proofErr w:type="gramEnd"/>
      <w:r>
        <w:rPr>
          <w:rFonts w:ascii="Times New Roman" w:hAnsi="Times New Roman" w:cs="Times New Roman"/>
          <w:sz w:val="24"/>
          <w:szCs w:val="24"/>
        </w:rPr>
        <w:t xml:space="preserve"> a poem which encompasses both her historical and personal history in an emotional yet impressive manner in "Daddy."  </w:t>
      </w:r>
    </w:p>
    <w:p w:rsidR="0026672F" w:rsidRDefault="0026672F" w:rsidP="008E298B">
      <w:pPr>
        <w:pStyle w:val="Bibliography"/>
        <w:rPr>
          <w:rFonts w:ascii="Times New Roman" w:hAnsi="Times New Roman" w:cs="Times New Roman"/>
          <w:sz w:val="24"/>
          <w:szCs w:val="24"/>
        </w:rPr>
      </w:pPr>
    </w:p>
    <w:p w:rsidR="0026672F" w:rsidRDefault="0026672F" w:rsidP="008E298B">
      <w:pPr>
        <w:pStyle w:val="Bibliography"/>
        <w:rPr>
          <w:rFonts w:ascii="Times New Roman" w:hAnsi="Times New Roman" w:cs="Times New Roman"/>
          <w:sz w:val="24"/>
          <w:szCs w:val="24"/>
        </w:rPr>
      </w:pPr>
    </w:p>
    <w:p w:rsidR="0026672F" w:rsidRDefault="0026672F" w:rsidP="008E298B">
      <w:pPr>
        <w:pStyle w:val="Bibliography"/>
        <w:rPr>
          <w:rFonts w:ascii="Times New Roman" w:hAnsi="Times New Roman" w:cs="Times New Roman"/>
          <w:sz w:val="24"/>
          <w:szCs w:val="24"/>
        </w:rPr>
      </w:pPr>
    </w:p>
    <w:p w:rsidR="0026672F" w:rsidRDefault="0026672F" w:rsidP="001C4703">
      <w:pPr>
        <w:pStyle w:val="Bibliography"/>
        <w:ind w:left="0" w:firstLine="0"/>
        <w:rPr>
          <w:rFonts w:ascii="Times New Roman" w:hAnsi="Times New Roman" w:cs="Times New Roman"/>
          <w:sz w:val="24"/>
          <w:szCs w:val="24"/>
        </w:rPr>
      </w:pPr>
    </w:p>
    <w:p w:rsidR="001C4703" w:rsidRDefault="001C4703" w:rsidP="001C4703"/>
    <w:p w:rsidR="001C4703" w:rsidRPr="001C4703" w:rsidRDefault="001C4703" w:rsidP="001C4703"/>
    <w:p w:rsidR="0026672F" w:rsidRDefault="0026672F" w:rsidP="008E298B">
      <w:pPr>
        <w:pStyle w:val="Bibliography"/>
        <w:rPr>
          <w:rFonts w:ascii="Times New Roman" w:hAnsi="Times New Roman" w:cs="Times New Roman"/>
          <w:sz w:val="24"/>
          <w:szCs w:val="24"/>
        </w:rPr>
      </w:pPr>
      <w:bookmarkStart w:id="0" w:name="_GoBack"/>
      <w:bookmarkEnd w:id="0"/>
    </w:p>
    <w:p w:rsidR="0026672F" w:rsidRDefault="0026672F" w:rsidP="008E298B">
      <w:pPr>
        <w:pStyle w:val="Bibliography"/>
        <w:rPr>
          <w:rFonts w:ascii="Times New Roman" w:hAnsi="Times New Roman" w:cs="Times New Roman"/>
          <w:sz w:val="24"/>
          <w:szCs w:val="24"/>
        </w:rPr>
      </w:pPr>
    </w:p>
    <w:p w:rsidR="000120B9" w:rsidRDefault="000120B9" w:rsidP="000120B9"/>
    <w:p w:rsidR="000120B9" w:rsidRPr="000120B9" w:rsidRDefault="000120B9" w:rsidP="000120B9"/>
    <w:p w:rsidR="00C50E77" w:rsidRPr="00C75F09" w:rsidRDefault="002A19E5" w:rsidP="00C75F09">
      <w:pPr>
        <w:pStyle w:val="Bibliography"/>
        <w:jc w:val="center"/>
        <w:rPr>
          <w:rFonts w:ascii="Times New Roman" w:hAnsi="Times New Roman" w:cs="Times New Roman"/>
          <w:b/>
          <w:sz w:val="24"/>
          <w:szCs w:val="24"/>
        </w:rPr>
      </w:pPr>
      <w:r w:rsidRPr="00C75F09">
        <w:rPr>
          <w:rFonts w:ascii="Times New Roman" w:hAnsi="Times New Roman" w:cs="Times New Roman"/>
          <w:b/>
          <w:sz w:val="24"/>
          <w:szCs w:val="24"/>
        </w:rPr>
        <w:lastRenderedPageBreak/>
        <w:t>Works Cited</w:t>
      </w:r>
    </w:p>
    <w:p w:rsidR="0026672F" w:rsidRPr="0026672F" w:rsidRDefault="002A19E5" w:rsidP="0026672F">
      <w:pPr>
        <w:pStyle w:val="Bibliography"/>
        <w:rPr>
          <w:rFonts w:ascii="Times New Roman" w:hAnsi="Times New Roman" w:cs="Times New Roman"/>
          <w:sz w:val="24"/>
        </w:rPr>
      </w:pPr>
      <w:r w:rsidRPr="00C50E77">
        <w:fldChar w:fldCharType="begin"/>
      </w:r>
      <w:r>
        <w:instrText xml:space="preserve"> ADDIN ZOTERO_BIBL {"custom":[]} CSL_BIBLIOGRAPHY </w:instrText>
      </w:r>
      <w:r w:rsidRPr="00C50E77">
        <w:fldChar w:fldCharType="separate"/>
      </w:r>
      <w:r w:rsidRPr="0026672F">
        <w:rPr>
          <w:rFonts w:ascii="Times New Roman" w:hAnsi="Times New Roman" w:cs="Times New Roman"/>
          <w:i/>
          <w:iCs/>
          <w:sz w:val="24"/>
        </w:rPr>
        <w:t xml:space="preserve">Eileen M. Aird: On “Daddy” | Modern </w:t>
      </w:r>
      <w:r w:rsidRPr="0026672F">
        <w:rPr>
          <w:rFonts w:ascii="Times New Roman" w:hAnsi="Times New Roman" w:cs="Times New Roman"/>
          <w:i/>
          <w:iCs/>
          <w:sz w:val="24"/>
        </w:rPr>
        <w:t>American Poetry</w:t>
      </w:r>
      <w:r w:rsidRPr="0026672F">
        <w:rPr>
          <w:rFonts w:ascii="Times New Roman" w:hAnsi="Times New Roman" w:cs="Times New Roman"/>
          <w:sz w:val="24"/>
        </w:rPr>
        <w:t>. http://www.modernamericanpoetry.org/criticism/eileen-m-aird-daddy. Accessed 21 Mar. 2019.</w:t>
      </w:r>
    </w:p>
    <w:p w:rsidR="0026672F" w:rsidRPr="0026672F" w:rsidRDefault="002A19E5" w:rsidP="0026672F">
      <w:pPr>
        <w:pStyle w:val="Bibliography"/>
        <w:rPr>
          <w:rFonts w:ascii="Times New Roman" w:hAnsi="Times New Roman" w:cs="Times New Roman"/>
          <w:sz w:val="24"/>
        </w:rPr>
      </w:pPr>
      <w:r w:rsidRPr="0026672F">
        <w:rPr>
          <w:rFonts w:ascii="Times New Roman" w:hAnsi="Times New Roman" w:cs="Times New Roman"/>
          <w:sz w:val="24"/>
        </w:rPr>
        <w:t xml:space="preserve">Foundation, Poetry. “Daddy by Sylvia Plath.” </w:t>
      </w:r>
      <w:r w:rsidRPr="0026672F">
        <w:rPr>
          <w:rFonts w:ascii="Times New Roman" w:hAnsi="Times New Roman" w:cs="Times New Roman"/>
          <w:i/>
          <w:iCs/>
          <w:sz w:val="24"/>
        </w:rPr>
        <w:t>Poetry Foundation</w:t>
      </w:r>
      <w:r w:rsidRPr="0026672F">
        <w:rPr>
          <w:rFonts w:ascii="Times New Roman" w:hAnsi="Times New Roman" w:cs="Times New Roman"/>
          <w:sz w:val="24"/>
        </w:rPr>
        <w:t>, 21 Mar. 2019, https://www.poetryfoundation.org/poems/48999/daddy-56d22aafa45b2.</w:t>
      </w:r>
    </w:p>
    <w:p w:rsidR="0026672F" w:rsidRPr="0026672F" w:rsidRDefault="002A19E5" w:rsidP="0026672F">
      <w:pPr>
        <w:pStyle w:val="Bibliography"/>
        <w:rPr>
          <w:rFonts w:ascii="Times New Roman" w:hAnsi="Times New Roman" w:cs="Times New Roman"/>
          <w:sz w:val="24"/>
        </w:rPr>
      </w:pPr>
      <w:r w:rsidRPr="0026672F">
        <w:rPr>
          <w:rFonts w:ascii="Times New Roman" w:hAnsi="Times New Roman" w:cs="Times New Roman"/>
          <w:sz w:val="24"/>
        </w:rPr>
        <w:t>porta</w:t>
      </w:r>
      <w:r w:rsidRPr="0026672F">
        <w:rPr>
          <w:rFonts w:ascii="Times New Roman" w:hAnsi="Times New Roman" w:cs="Times New Roman"/>
          <w:sz w:val="24"/>
        </w:rPr>
        <w:t xml:space="preserve">blearcie. “A Brief Guide to Confessional Poetry.” </w:t>
      </w:r>
      <w:r w:rsidRPr="0026672F">
        <w:rPr>
          <w:rFonts w:ascii="Times New Roman" w:hAnsi="Times New Roman" w:cs="Times New Roman"/>
          <w:i/>
          <w:iCs/>
          <w:sz w:val="24"/>
        </w:rPr>
        <w:t>A Brief Guide to Confessional Poetry</w:t>
      </w:r>
      <w:r w:rsidRPr="0026672F">
        <w:rPr>
          <w:rFonts w:ascii="Times New Roman" w:hAnsi="Times New Roman" w:cs="Times New Roman"/>
          <w:sz w:val="24"/>
        </w:rPr>
        <w:t>, 21 Feb. 2014, https://www.poets.org/poetsorg/text/brief-guide-confessional-poetry.</w:t>
      </w:r>
    </w:p>
    <w:p w:rsidR="008E298B" w:rsidRPr="00C50E77" w:rsidRDefault="002A19E5" w:rsidP="00253B86">
      <w:pPr>
        <w:spacing w:after="0" w:line="480" w:lineRule="auto"/>
        <w:rPr>
          <w:rFonts w:ascii="Times New Roman" w:hAnsi="Times New Roman" w:cs="Times New Roman"/>
          <w:sz w:val="24"/>
          <w:szCs w:val="24"/>
        </w:rPr>
      </w:pPr>
      <w:r w:rsidRPr="00C50E77">
        <w:rPr>
          <w:rFonts w:ascii="Times New Roman" w:hAnsi="Times New Roman" w:cs="Times New Roman"/>
          <w:sz w:val="24"/>
          <w:szCs w:val="24"/>
        </w:rPr>
        <w:fldChar w:fldCharType="end"/>
      </w:r>
    </w:p>
    <w:sectPr w:rsidR="008E298B" w:rsidRPr="00C50E77" w:rsidSect="002D58D6">
      <w:headerReference w:type="default" r:id="rId7"/>
      <w:pgSz w:w="12240" w:h="15840"/>
      <w:pgMar w:top="1440" w:right="1440" w:bottom="1440" w:left="1440" w:header="720" w:footer="86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19E5" w:rsidRDefault="002A19E5">
      <w:pPr>
        <w:spacing w:after="0" w:line="240" w:lineRule="auto"/>
      </w:pPr>
      <w:r>
        <w:separator/>
      </w:r>
    </w:p>
  </w:endnote>
  <w:endnote w:type="continuationSeparator" w:id="0">
    <w:p w:rsidR="002A19E5" w:rsidRDefault="002A19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19E5" w:rsidRDefault="002A19E5">
      <w:pPr>
        <w:spacing w:after="0" w:line="240" w:lineRule="auto"/>
      </w:pPr>
      <w:r>
        <w:separator/>
      </w:r>
    </w:p>
  </w:footnote>
  <w:footnote w:type="continuationSeparator" w:id="0">
    <w:p w:rsidR="002A19E5" w:rsidRDefault="002A19E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19728198"/>
      <w:docPartObj>
        <w:docPartGallery w:val="Page Numbers (Top of Page)"/>
        <w:docPartUnique/>
      </w:docPartObj>
    </w:sdtPr>
    <w:sdtEndPr>
      <w:rPr>
        <w:noProof/>
      </w:rPr>
    </w:sdtEndPr>
    <w:sdtContent>
      <w:p w:rsidR="002D58D6" w:rsidRPr="00226003" w:rsidRDefault="002A19E5">
        <w:pPr>
          <w:pStyle w:val="Header"/>
          <w:jc w:val="right"/>
          <w:rPr>
            <w:rFonts w:ascii="Times New Roman" w:hAnsi="Times New Roman" w:cs="Times New Roman"/>
            <w:sz w:val="24"/>
            <w:szCs w:val="24"/>
          </w:rPr>
        </w:pPr>
        <w:r w:rsidRPr="00226003">
          <w:rPr>
            <w:rFonts w:ascii="Times New Roman" w:hAnsi="Times New Roman" w:cs="Times New Roman"/>
            <w:sz w:val="24"/>
            <w:szCs w:val="24"/>
          </w:rPr>
          <w:t xml:space="preserve">Last Name </w:t>
        </w:r>
        <w:r w:rsidRPr="00226003">
          <w:rPr>
            <w:rFonts w:ascii="Times New Roman" w:hAnsi="Times New Roman" w:cs="Times New Roman"/>
            <w:sz w:val="24"/>
            <w:szCs w:val="24"/>
          </w:rPr>
          <w:fldChar w:fldCharType="begin"/>
        </w:r>
        <w:r w:rsidRPr="00226003">
          <w:rPr>
            <w:rFonts w:ascii="Times New Roman" w:hAnsi="Times New Roman" w:cs="Times New Roman"/>
            <w:sz w:val="24"/>
            <w:szCs w:val="24"/>
          </w:rPr>
          <w:instrText xml:space="preserve"> PAGE   \* MERGEFORMAT </w:instrText>
        </w:r>
        <w:r w:rsidRPr="00226003">
          <w:rPr>
            <w:rFonts w:ascii="Times New Roman" w:hAnsi="Times New Roman" w:cs="Times New Roman"/>
            <w:sz w:val="24"/>
            <w:szCs w:val="24"/>
          </w:rPr>
          <w:fldChar w:fldCharType="separate"/>
        </w:r>
        <w:r w:rsidR="00C75F09">
          <w:rPr>
            <w:rFonts w:ascii="Times New Roman" w:hAnsi="Times New Roman" w:cs="Times New Roman"/>
            <w:noProof/>
            <w:sz w:val="24"/>
            <w:szCs w:val="24"/>
          </w:rPr>
          <w:t>5</w:t>
        </w:r>
        <w:r w:rsidRPr="00226003">
          <w:rPr>
            <w:rFonts w:ascii="Times New Roman" w:hAnsi="Times New Roman" w:cs="Times New Roman"/>
            <w:noProof/>
            <w:sz w:val="24"/>
            <w:szCs w:val="24"/>
          </w:rPr>
          <w:fldChar w:fldCharType="end"/>
        </w:r>
      </w:p>
    </w:sdtContent>
  </w:sdt>
  <w:p w:rsidR="002D58D6" w:rsidRPr="00226003" w:rsidRDefault="002D58D6">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5A3AE5"/>
    <w:multiLevelType w:val="hybridMultilevel"/>
    <w:tmpl w:val="222E82C6"/>
    <w:lvl w:ilvl="0" w:tplc="DC1E01E0">
      <w:start w:val="1"/>
      <w:numFmt w:val="decimal"/>
      <w:lvlText w:val="%1."/>
      <w:lvlJc w:val="left"/>
      <w:pPr>
        <w:ind w:left="780" w:hanging="360"/>
      </w:pPr>
    </w:lvl>
    <w:lvl w:ilvl="1" w:tplc="61347040" w:tentative="1">
      <w:start w:val="1"/>
      <w:numFmt w:val="lowerLetter"/>
      <w:lvlText w:val="%2."/>
      <w:lvlJc w:val="left"/>
      <w:pPr>
        <w:ind w:left="1500" w:hanging="360"/>
      </w:pPr>
    </w:lvl>
    <w:lvl w:ilvl="2" w:tplc="A920C454" w:tentative="1">
      <w:start w:val="1"/>
      <w:numFmt w:val="lowerRoman"/>
      <w:lvlText w:val="%3."/>
      <w:lvlJc w:val="right"/>
      <w:pPr>
        <w:ind w:left="2220" w:hanging="180"/>
      </w:pPr>
    </w:lvl>
    <w:lvl w:ilvl="3" w:tplc="528E80D0" w:tentative="1">
      <w:start w:val="1"/>
      <w:numFmt w:val="decimal"/>
      <w:lvlText w:val="%4."/>
      <w:lvlJc w:val="left"/>
      <w:pPr>
        <w:ind w:left="2940" w:hanging="360"/>
      </w:pPr>
    </w:lvl>
    <w:lvl w:ilvl="4" w:tplc="4860F6A2" w:tentative="1">
      <w:start w:val="1"/>
      <w:numFmt w:val="lowerLetter"/>
      <w:lvlText w:val="%5."/>
      <w:lvlJc w:val="left"/>
      <w:pPr>
        <w:ind w:left="3660" w:hanging="360"/>
      </w:pPr>
    </w:lvl>
    <w:lvl w:ilvl="5" w:tplc="60D8C830" w:tentative="1">
      <w:start w:val="1"/>
      <w:numFmt w:val="lowerRoman"/>
      <w:lvlText w:val="%6."/>
      <w:lvlJc w:val="right"/>
      <w:pPr>
        <w:ind w:left="4380" w:hanging="180"/>
      </w:pPr>
    </w:lvl>
    <w:lvl w:ilvl="6" w:tplc="78F8516E" w:tentative="1">
      <w:start w:val="1"/>
      <w:numFmt w:val="decimal"/>
      <w:lvlText w:val="%7."/>
      <w:lvlJc w:val="left"/>
      <w:pPr>
        <w:ind w:left="5100" w:hanging="360"/>
      </w:pPr>
    </w:lvl>
    <w:lvl w:ilvl="7" w:tplc="7918252C" w:tentative="1">
      <w:start w:val="1"/>
      <w:numFmt w:val="lowerLetter"/>
      <w:lvlText w:val="%8."/>
      <w:lvlJc w:val="left"/>
      <w:pPr>
        <w:ind w:left="5820" w:hanging="360"/>
      </w:pPr>
    </w:lvl>
    <w:lvl w:ilvl="8" w:tplc="73167478" w:tentative="1">
      <w:start w:val="1"/>
      <w:numFmt w:val="lowerRoman"/>
      <w:lvlText w:val="%9."/>
      <w:lvlJc w:val="right"/>
      <w:pPr>
        <w:ind w:left="6540" w:hanging="180"/>
      </w:pPr>
    </w:lvl>
  </w:abstractNum>
  <w:abstractNum w:abstractNumId="1">
    <w:nsid w:val="59B65CA9"/>
    <w:multiLevelType w:val="multilevel"/>
    <w:tmpl w:val="118A4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KwNDAwMTczMzExNzRU0lEKTi0uzszPAykwMakFANXlfEktAAAA"/>
  </w:docVars>
  <w:rsids>
    <w:rsidRoot w:val="00D77BDB"/>
    <w:rsid w:val="000028BF"/>
    <w:rsid w:val="000032A0"/>
    <w:rsid w:val="00003824"/>
    <w:rsid w:val="000079C3"/>
    <w:rsid w:val="00007C65"/>
    <w:rsid w:val="000118A1"/>
    <w:rsid w:val="000118BA"/>
    <w:rsid w:val="000120B9"/>
    <w:rsid w:val="00013E40"/>
    <w:rsid w:val="00014ACB"/>
    <w:rsid w:val="00016AAC"/>
    <w:rsid w:val="000204FE"/>
    <w:rsid w:val="000233E1"/>
    <w:rsid w:val="00024563"/>
    <w:rsid w:val="00024769"/>
    <w:rsid w:val="00024C3F"/>
    <w:rsid w:val="0002561A"/>
    <w:rsid w:val="00026F7B"/>
    <w:rsid w:val="000302A6"/>
    <w:rsid w:val="00034816"/>
    <w:rsid w:val="00040008"/>
    <w:rsid w:val="0004057E"/>
    <w:rsid w:val="000413FC"/>
    <w:rsid w:val="00047D90"/>
    <w:rsid w:val="000521A7"/>
    <w:rsid w:val="00052209"/>
    <w:rsid w:val="00052B03"/>
    <w:rsid w:val="0005651A"/>
    <w:rsid w:val="0005682A"/>
    <w:rsid w:val="000576A1"/>
    <w:rsid w:val="00064C22"/>
    <w:rsid w:val="00067738"/>
    <w:rsid w:val="00067EAC"/>
    <w:rsid w:val="0007159C"/>
    <w:rsid w:val="000719A2"/>
    <w:rsid w:val="00072CFD"/>
    <w:rsid w:val="00073917"/>
    <w:rsid w:val="0008141D"/>
    <w:rsid w:val="0008191D"/>
    <w:rsid w:val="000852C7"/>
    <w:rsid w:val="00091E3C"/>
    <w:rsid w:val="00092C2E"/>
    <w:rsid w:val="00093053"/>
    <w:rsid w:val="00094008"/>
    <w:rsid w:val="00097BE9"/>
    <w:rsid w:val="000A0097"/>
    <w:rsid w:val="000A0E89"/>
    <w:rsid w:val="000A4D85"/>
    <w:rsid w:val="000A645B"/>
    <w:rsid w:val="000A6ABD"/>
    <w:rsid w:val="000A6D74"/>
    <w:rsid w:val="000B0261"/>
    <w:rsid w:val="000B1384"/>
    <w:rsid w:val="000B1A0D"/>
    <w:rsid w:val="000B2B7C"/>
    <w:rsid w:val="000B6723"/>
    <w:rsid w:val="000B737A"/>
    <w:rsid w:val="000B7E53"/>
    <w:rsid w:val="000C0747"/>
    <w:rsid w:val="000C0905"/>
    <w:rsid w:val="000C0FB5"/>
    <w:rsid w:val="000C4958"/>
    <w:rsid w:val="000D0FD5"/>
    <w:rsid w:val="000D1E0F"/>
    <w:rsid w:val="000D327A"/>
    <w:rsid w:val="000D3D32"/>
    <w:rsid w:val="000E0E26"/>
    <w:rsid w:val="000E1A52"/>
    <w:rsid w:val="000E1DCE"/>
    <w:rsid w:val="000E2359"/>
    <w:rsid w:val="000E2F87"/>
    <w:rsid w:val="000E3501"/>
    <w:rsid w:val="000E45EC"/>
    <w:rsid w:val="000F141B"/>
    <w:rsid w:val="0010155A"/>
    <w:rsid w:val="001048AA"/>
    <w:rsid w:val="00112A45"/>
    <w:rsid w:val="00113954"/>
    <w:rsid w:val="00114E0A"/>
    <w:rsid w:val="00115B2D"/>
    <w:rsid w:val="00117AA9"/>
    <w:rsid w:val="00122332"/>
    <w:rsid w:val="00122EEF"/>
    <w:rsid w:val="00124B7D"/>
    <w:rsid w:val="001256A5"/>
    <w:rsid w:val="0013234C"/>
    <w:rsid w:val="0013651F"/>
    <w:rsid w:val="001371BB"/>
    <w:rsid w:val="00141E97"/>
    <w:rsid w:val="0014339C"/>
    <w:rsid w:val="001439C0"/>
    <w:rsid w:val="00143AFD"/>
    <w:rsid w:val="00145B3A"/>
    <w:rsid w:val="0014711C"/>
    <w:rsid w:val="00147F6A"/>
    <w:rsid w:val="00150BD0"/>
    <w:rsid w:val="00151D99"/>
    <w:rsid w:val="0015245C"/>
    <w:rsid w:val="00152791"/>
    <w:rsid w:val="00152C4B"/>
    <w:rsid w:val="001533BA"/>
    <w:rsid w:val="00154916"/>
    <w:rsid w:val="001551BD"/>
    <w:rsid w:val="00155F48"/>
    <w:rsid w:val="00156CDF"/>
    <w:rsid w:val="00163733"/>
    <w:rsid w:val="00165822"/>
    <w:rsid w:val="0016697F"/>
    <w:rsid w:val="00166F70"/>
    <w:rsid w:val="00171728"/>
    <w:rsid w:val="00171EE5"/>
    <w:rsid w:val="001721ED"/>
    <w:rsid w:val="001725BB"/>
    <w:rsid w:val="00173DED"/>
    <w:rsid w:val="001766F9"/>
    <w:rsid w:val="001773A8"/>
    <w:rsid w:val="001830FD"/>
    <w:rsid w:val="00185799"/>
    <w:rsid w:val="001874F8"/>
    <w:rsid w:val="001932EA"/>
    <w:rsid w:val="00194587"/>
    <w:rsid w:val="00196245"/>
    <w:rsid w:val="001A0244"/>
    <w:rsid w:val="001A503D"/>
    <w:rsid w:val="001A5FFF"/>
    <w:rsid w:val="001A79B1"/>
    <w:rsid w:val="001A79DC"/>
    <w:rsid w:val="001B216E"/>
    <w:rsid w:val="001B2A12"/>
    <w:rsid w:val="001B397F"/>
    <w:rsid w:val="001B71E7"/>
    <w:rsid w:val="001C1674"/>
    <w:rsid w:val="001C4703"/>
    <w:rsid w:val="001C4B9C"/>
    <w:rsid w:val="001C55E9"/>
    <w:rsid w:val="001C57E1"/>
    <w:rsid w:val="001C5D57"/>
    <w:rsid w:val="001C6FAB"/>
    <w:rsid w:val="001C7352"/>
    <w:rsid w:val="001C79DB"/>
    <w:rsid w:val="001D1AB6"/>
    <w:rsid w:val="001D2D74"/>
    <w:rsid w:val="001D3576"/>
    <w:rsid w:val="001D458E"/>
    <w:rsid w:val="001E0312"/>
    <w:rsid w:val="001E208A"/>
    <w:rsid w:val="001E2B5A"/>
    <w:rsid w:val="001E5C08"/>
    <w:rsid w:val="001F1EA0"/>
    <w:rsid w:val="001F2CC4"/>
    <w:rsid w:val="001F36E0"/>
    <w:rsid w:val="001F415F"/>
    <w:rsid w:val="001F6615"/>
    <w:rsid w:val="002002F7"/>
    <w:rsid w:val="00200C23"/>
    <w:rsid w:val="002039EC"/>
    <w:rsid w:val="00206079"/>
    <w:rsid w:val="00212021"/>
    <w:rsid w:val="00212B19"/>
    <w:rsid w:val="00213498"/>
    <w:rsid w:val="00213A8B"/>
    <w:rsid w:val="00220243"/>
    <w:rsid w:val="002216F9"/>
    <w:rsid w:val="002231F9"/>
    <w:rsid w:val="00225908"/>
    <w:rsid w:val="00226003"/>
    <w:rsid w:val="002300DF"/>
    <w:rsid w:val="00231DD5"/>
    <w:rsid w:val="00232553"/>
    <w:rsid w:val="002356D8"/>
    <w:rsid w:val="002359E8"/>
    <w:rsid w:val="00241C13"/>
    <w:rsid w:val="002467CA"/>
    <w:rsid w:val="00246C13"/>
    <w:rsid w:val="00246E5D"/>
    <w:rsid w:val="00247B9E"/>
    <w:rsid w:val="002525EE"/>
    <w:rsid w:val="00253B86"/>
    <w:rsid w:val="002546CF"/>
    <w:rsid w:val="0025587B"/>
    <w:rsid w:val="00256049"/>
    <w:rsid w:val="00257D88"/>
    <w:rsid w:val="0026003A"/>
    <w:rsid w:val="00262459"/>
    <w:rsid w:val="00262C48"/>
    <w:rsid w:val="00263261"/>
    <w:rsid w:val="002643B4"/>
    <w:rsid w:val="0026672F"/>
    <w:rsid w:val="00271496"/>
    <w:rsid w:val="00273267"/>
    <w:rsid w:val="002738E2"/>
    <w:rsid w:val="00274019"/>
    <w:rsid w:val="002753FC"/>
    <w:rsid w:val="00276A82"/>
    <w:rsid w:val="00277FA0"/>
    <w:rsid w:val="00281E3F"/>
    <w:rsid w:val="00283E60"/>
    <w:rsid w:val="002840E2"/>
    <w:rsid w:val="002863A9"/>
    <w:rsid w:val="00286876"/>
    <w:rsid w:val="00290C0C"/>
    <w:rsid w:val="002940DD"/>
    <w:rsid w:val="0029458B"/>
    <w:rsid w:val="00294ABA"/>
    <w:rsid w:val="002A19E5"/>
    <w:rsid w:val="002A51F4"/>
    <w:rsid w:val="002A6951"/>
    <w:rsid w:val="002B21A7"/>
    <w:rsid w:val="002B6B03"/>
    <w:rsid w:val="002B745E"/>
    <w:rsid w:val="002C0C09"/>
    <w:rsid w:val="002C3E62"/>
    <w:rsid w:val="002C51CD"/>
    <w:rsid w:val="002D35DC"/>
    <w:rsid w:val="002D58D6"/>
    <w:rsid w:val="002D63A6"/>
    <w:rsid w:val="002D65A6"/>
    <w:rsid w:val="002E1A57"/>
    <w:rsid w:val="002E3246"/>
    <w:rsid w:val="002E345E"/>
    <w:rsid w:val="002E5062"/>
    <w:rsid w:val="002E55C9"/>
    <w:rsid w:val="002E6A8B"/>
    <w:rsid w:val="002E6C06"/>
    <w:rsid w:val="002E7360"/>
    <w:rsid w:val="002F13AB"/>
    <w:rsid w:val="002F3CE7"/>
    <w:rsid w:val="002F4FB1"/>
    <w:rsid w:val="0030131E"/>
    <w:rsid w:val="003054C7"/>
    <w:rsid w:val="00306CB3"/>
    <w:rsid w:val="0032299C"/>
    <w:rsid w:val="003243F0"/>
    <w:rsid w:val="00324DB1"/>
    <w:rsid w:val="003258E2"/>
    <w:rsid w:val="00327AC3"/>
    <w:rsid w:val="0033014B"/>
    <w:rsid w:val="00334287"/>
    <w:rsid w:val="00335461"/>
    <w:rsid w:val="00336552"/>
    <w:rsid w:val="00336DBD"/>
    <w:rsid w:val="00341BF1"/>
    <w:rsid w:val="00341F7B"/>
    <w:rsid w:val="0034281B"/>
    <w:rsid w:val="00346577"/>
    <w:rsid w:val="00346B91"/>
    <w:rsid w:val="00352692"/>
    <w:rsid w:val="00353AE0"/>
    <w:rsid w:val="003653BE"/>
    <w:rsid w:val="00366373"/>
    <w:rsid w:val="003729E2"/>
    <w:rsid w:val="00373C99"/>
    <w:rsid w:val="00375DA1"/>
    <w:rsid w:val="003766F1"/>
    <w:rsid w:val="00377E81"/>
    <w:rsid w:val="00386016"/>
    <w:rsid w:val="003870F6"/>
    <w:rsid w:val="00393721"/>
    <w:rsid w:val="00393FCE"/>
    <w:rsid w:val="00394283"/>
    <w:rsid w:val="0039451A"/>
    <w:rsid w:val="00394F9B"/>
    <w:rsid w:val="00396BA4"/>
    <w:rsid w:val="00396FA6"/>
    <w:rsid w:val="003975D0"/>
    <w:rsid w:val="003A3949"/>
    <w:rsid w:val="003A52B6"/>
    <w:rsid w:val="003A5508"/>
    <w:rsid w:val="003A7DD2"/>
    <w:rsid w:val="003B0617"/>
    <w:rsid w:val="003B084E"/>
    <w:rsid w:val="003B41AB"/>
    <w:rsid w:val="003B4B4B"/>
    <w:rsid w:val="003B76F0"/>
    <w:rsid w:val="003C216F"/>
    <w:rsid w:val="003C42A5"/>
    <w:rsid w:val="003C441E"/>
    <w:rsid w:val="003C5191"/>
    <w:rsid w:val="003C5205"/>
    <w:rsid w:val="003C55B3"/>
    <w:rsid w:val="003C706A"/>
    <w:rsid w:val="003D001A"/>
    <w:rsid w:val="003D27B0"/>
    <w:rsid w:val="003D3072"/>
    <w:rsid w:val="003D3D99"/>
    <w:rsid w:val="003D414B"/>
    <w:rsid w:val="003D41BA"/>
    <w:rsid w:val="003D435F"/>
    <w:rsid w:val="003D4979"/>
    <w:rsid w:val="003E18BC"/>
    <w:rsid w:val="003E28C5"/>
    <w:rsid w:val="003E403F"/>
    <w:rsid w:val="003E4232"/>
    <w:rsid w:val="003F095F"/>
    <w:rsid w:val="003F2683"/>
    <w:rsid w:val="003F6D36"/>
    <w:rsid w:val="0040021F"/>
    <w:rsid w:val="004006BF"/>
    <w:rsid w:val="004014C8"/>
    <w:rsid w:val="00402A88"/>
    <w:rsid w:val="004030EC"/>
    <w:rsid w:val="004041F1"/>
    <w:rsid w:val="00407B27"/>
    <w:rsid w:val="0041251A"/>
    <w:rsid w:val="004172EC"/>
    <w:rsid w:val="004204BF"/>
    <w:rsid w:val="00422C6A"/>
    <w:rsid w:val="00423AEA"/>
    <w:rsid w:val="004242C6"/>
    <w:rsid w:val="00425A37"/>
    <w:rsid w:val="00427BED"/>
    <w:rsid w:val="00433E40"/>
    <w:rsid w:val="00435726"/>
    <w:rsid w:val="00436FB9"/>
    <w:rsid w:val="00441105"/>
    <w:rsid w:val="0044593E"/>
    <w:rsid w:val="00451262"/>
    <w:rsid w:val="00451267"/>
    <w:rsid w:val="00451D89"/>
    <w:rsid w:val="0046268C"/>
    <w:rsid w:val="0046282E"/>
    <w:rsid w:val="00467D8E"/>
    <w:rsid w:val="00475625"/>
    <w:rsid w:val="0047587C"/>
    <w:rsid w:val="00475DF9"/>
    <w:rsid w:val="004763D7"/>
    <w:rsid w:val="00480D3C"/>
    <w:rsid w:val="00484698"/>
    <w:rsid w:val="00487F07"/>
    <w:rsid w:val="00491138"/>
    <w:rsid w:val="00493DA5"/>
    <w:rsid w:val="004950DD"/>
    <w:rsid w:val="00497321"/>
    <w:rsid w:val="004A48D6"/>
    <w:rsid w:val="004A4FC2"/>
    <w:rsid w:val="004A596A"/>
    <w:rsid w:val="004A6064"/>
    <w:rsid w:val="004A70A1"/>
    <w:rsid w:val="004B07D3"/>
    <w:rsid w:val="004B3925"/>
    <w:rsid w:val="004B3D78"/>
    <w:rsid w:val="004B485C"/>
    <w:rsid w:val="004B743C"/>
    <w:rsid w:val="004C2054"/>
    <w:rsid w:val="004C2793"/>
    <w:rsid w:val="004C5660"/>
    <w:rsid w:val="004C5769"/>
    <w:rsid w:val="004D1451"/>
    <w:rsid w:val="004D15C9"/>
    <w:rsid w:val="004D2278"/>
    <w:rsid w:val="004D57B8"/>
    <w:rsid w:val="004E29C8"/>
    <w:rsid w:val="004E62FD"/>
    <w:rsid w:val="004E7732"/>
    <w:rsid w:val="004F1995"/>
    <w:rsid w:val="004F3701"/>
    <w:rsid w:val="004F781C"/>
    <w:rsid w:val="00500D9E"/>
    <w:rsid w:val="00502C2C"/>
    <w:rsid w:val="00503C2A"/>
    <w:rsid w:val="0050454F"/>
    <w:rsid w:val="00506CF2"/>
    <w:rsid w:val="005107C4"/>
    <w:rsid w:val="005117F6"/>
    <w:rsid w:val="005126AC"/>
    <w:rsid w:val="00512DF5"/>
    <w:rsid w:val="00512EFE"/>
    <w:rsid w:val="00513D3C"/>
    <w:rsid w:val="00514295"/>
    <w:rsid w:val="00514D29"/>
    <w:rsid w:val="00515353"/>
    <w:rsid w:val="00517CE5"/>
    <w:rsid w:val="00520C57"/>
    <w:rsid w:val="0052114C"/>
    <w:rsid w:val="00521ACD"/>
    <w:rsid w:val="00524030"/>
    <w:rsid w:val="00526384"/>
    <w:rsid w:val="00532250"/>
    <w:rsid w:val="00532C65"/>
    <w:rsid w:val="00535556"/>
    <w:rsid w:val="005403D5"/>
    <w:rsid w:val="0054310D"/>
    <w:rsid w:val="005432DA"/>
    <w:rsid w:val="00550DCC"/>
    <w:rsid w:val="00553526"/>
    <w:rsid w:val="00562D6F"/>
    <w:rsid w:val="005630B0"/>
    <w:rsid w:val="00563B7C"/>
    <w:rsid w:val="00565807"/>
    <w:rsid w:val="005668C2"/>
    <w:rsid w:val="005676CF"/>
    <w:rsid w:val="00572BC2"/>
    <w:rsid w:val="0057625C"/>
    <w:rsid w:val="00576DC3"/>
    <w:rsid w:val="00581CA3"/>
    <w:rsid w:val="00583C35"/>
    <w:rsid w:val="0058418E"/>
    <w:rsid w:val="00584E75"/>
    <w:rsid w:val="00585B64"/>
    <w:rsid w:val="005864F8"/>
    <w:rsid w:val="0058677E"/>
    <w:rsid w:val="00593F55"/>
    <w:rsid w:val="00595380"/>
    <w:rsid w:val="00595F2A"/>
    <w:rsid w:val="005961B4"/>
    <w:rsid w:val="00597124"/>
    <w:rsid w:val="00597262"/>
    <w:rsid w:val="005A491F"/>
    <w:rsid w:val="005A5E98"/>
    <w:rsid w:val="005A78D2"/>
    <w:rsid w:val="005A7998"/>
    <w:rsid w:val="005A7EA9"/>
    <w:rsid w:val="005B1555"/>
    <w:rsid w:val="005B2849"/>
    <w:rsid w:val="005B31E9"/>
    <w:rsid w:val="005B3868"/>
    <w:rsid w:val="005B4215"/>
    <w:rsid w:val="005B4D47"/>
    <w:rsid w:val="005B584B"/>
    <w:rsid w:val="005C2264"/>
    <w:rsid w:val="005C24D0"/>
    <w:rsid w:val="005C3526"/>
    <w:rsid w:val="005C5482"/>
    <w:rsid w:val="005C70CF"/>
    <w:rsid w:val="005D1B3E"/>
    <w:rsid w:val="005D1F72"/>
    <w:rsid w:val="005D6A92"/>
    <w:rsid w:val="005E3ED4"/>
    <w:rsid w:val="005F1CC5"/>
    <w:rsid w:val="005F2744"/>
    <w:rsid w:val="005F41AA"/>
    <w:rsid w:val="005F5525"/>
    <w:rsid w:val="005F635A"/>
    <w:rsid w:val="005F65AE"/>
    <w:rsid w:val="005F6940"/>
    <w:rsid w:val="005F6A2F"/>
    <w:rsid w:val="0060073D"/>
    <w:rsid w:val="0060073E"/>
    <w:rsid w:val="0060093F"/>
    <w:rsid w:val="00601A19"/>
    <w:rsid w:val="0060675E"/>
    <w:rsid w:val="00607652"/>
    <w:rsid w:val="0061369D"/>
    <w:rsid w:val="006140B7"/>
    <w:rsid w:val="00615307"/>
    <w:rsid w:val="00615681"/>
    <w:rsid w:val="006162A3"/>
    <w:rsid w:val="0061757C"/>
    <w:rsid w:val="00626F3B"/>
    <w:rsid w:val="00627898"/>
    <w:rsid w:val="00630EF8"/>
    <w:rsid w:val="0063117A"/>
    <w:rsid w:val="006326AD"/>
    <w:rsid w:val="00636A58"/>
    <w:rsid w:val="00636B63"/>
    <w:rsid w:val="00647BD7"/>
    <w:rsid w:val="00651F55"/>
    <w:rsid w:val="00657F28"/>
    <w:rsid w:val="006608CC"/>
    <w:rsid w:val="0066545F"/>
    <w:rsid w:val="0066670D"/>
    <w:rsid w:val="00672F79"/>
    <w:rsid w:val="0067344F"/>
    <w:rsid w:val="006734D2"/>
    <w:rsid w:val="00673F46"/>
    <w:rsid w:val="006773DB"/>
    <w:rsid w:val="006775A4"/>
    <w:rsid w:val="00680B55"/>
    <w:rsid w:val="00682B1A"/>
    <w:rsid w:val="006837D4"/>
    <w:rsid w:val="00684243"/>
    <w:rsid w:val="00684FAF"/>
    <w:rsid w:val="00686384"/>
    <w:rsid w:val="00686720"/>
    <w:rsid w:val="00686BE9"/>
    <w:rsid w:val="0069223B"/>
    <w:rsid w:val="006936F5"/>
    <w:rsid w:val="00694270"/>
    <w:rsid w:val="006A5CCD"/>
    <w:rsid w:val="006A6EAE"/>
    <w:rsid w:val="006A7825"/>
    <w:rsid w:val="006B099D"/>
    <w:rsid w:val="006B0F42"/>
    <w:rsid w:val="006C0255"/>
    <w:rsid w:val="006C48F1"/>
    <w:rsid w:val="006C5771"/>
    <w:rsid w:val="006C5DA7"/>
    <w:rsid w:val="006C6791"/>
    <w:rsid w:val="006C6843"/>
    <w:rsid w:val="006C6CA5"/>
    <w:rsid w:val="006D0A1E"/>
    <w:rsid w:val="006D1152"/>
    <w:rsid w:val="006D6605"/>
    <w:rsid w:val="006E22E0"/>
    <w:rsid w:val="006E262F"/>
    <w:rsid w:val="006E32EC"/>
    <w:rsid w:val="006E657B"/>
    <w:rsid w:val="006E7C9B"/>
    <w:rsid w:val="006F0823"/>
    <w:rsid w:val="006F1031"/>
    <w:rsid w:val="006F59A4"/>
    <w:rsid w:val="007008EB"/>
    <w:rsid w:val="00702F20"/>
    <w:rsid w:val="00706DD4"/>
    <w:rsid w:val="007104C3"/>
    <w:rsid w:val="00711406"/>
    <w:rsid w:val="007126EC"/>
    <w:rsid w:val="00717BAD"/>
    <w:rsid w:val="0072122C"/>
    <w:rsid w:val="00722B58"/>
    <w:rsid w:val="00724E42"/>
    <w:rsid w:val="00724E77"/>
    <w:rsid w:val="007261C4"/>
    <w:rsid w:val="00730608"/>
    <w:rsid w:val="00732368"/>
    <w:rsid w:val="00732D7B"/>
    <w:rsid w:val="00737F38"/>
    <w:rsid w:val="00742A52"/>
    <w:rsid w:val="007461A3"/>
    <w:rsid w:val="007512F0"/>
    <w:rsid w:val="00751396"/>
    <w:rsid w:val="0075199F"/>
    <w:rsid w:val="007545F6"/>
    <w:rsid w:val="00755360"/>
    <w:rsid w:val="0075621C"/>
    <w:rsid w:val="00760CCF"/>
    <w:rsid w:val="00765832"/>
    <w:rsid w:val="007663BB"/>
    <w:rsid w:val="00767F99"/>
    <w:rsid w:val="00770BB4"/>
    <w:rsid w:val="007720B5"/>
    <w:rsid w:val="00775C9B"/>
    <w:rsid w:val="0077613C"/>
    <w:rsid w:val="007763DB"/>
    <w:rsid w:val="00777B6F"/>
    <w:rsid w:val="00787779"/>
    <w:rsid w:val="00791809"/>
    <w:rsid w:val="00793B8C"/>
    <w:rsid w:val="00796068"/>
    <w:rsid w:val="007A51F1"/>
    <w:rsid w:val="007A605C"/>
    <w:rsid w:val="007A73E1"/>
    <w:rsid w:val="007B0328"/>
    <w:rsid w:val="007B139E"/>
    <w:rsid w:val="007B1A0B"/>
    <w:rsid w:val="007B41C1"/>
    <w:rsid w:val="007B5F69"/>
    <w:rsid w:val="007B6359"/>
    <w:rsid w:val="007B7E19"/>
    <w:rsid w:val="007C5038"/>
    <w:rsid w:val="007C6B2F"/>
    <w:rsid w:val="007D1985"/>
    <w:rsid w:val="007D3112"/>
    <w:rsid w:val="007D503B"/>
    <w:rsid w:val="007D7365"/>
    <w:rsid w:val="007E425B"/>
    <w:rsid w:val="007E7D28"/>
    <w:rsid w:val="007F1D3F"/>
    <w:rsid w:val="007F2B30"/>
    <w:rsid w:val="007F424C"/>
    <w:rsid w:val="007F4983"/>
    <w:rsid w:val="007F509D"/>
    <w:rsid w:val="007F6228"/>
    <w:rsid w:val="007F6D19"/>
    <w:rsid w:val="00800389"/>
    <w:rsid w:val="008010A1"/>
    <w:rsid w:val="008018BD"/>
    <w:rsid w:val="00805365"/>
    <w:rsid w:val="00805508"/>
    <w:rsid w:val="0080682E"/>
    <w:rsid w:val="0080705A"/>
    <w:rsid w:val="00807B7F"/>
    <w:rsid w:val="008109E6"/>
    <w:rsid w:val="00812A6A"/>
    <w:rsid w:val="00814180"/>
    <w:rsid w:val="008164C7"/>
    <w:rsid w:val="00817630"/>
    <w:rsid w:val="008179B2"/>
    <w:rsid w:val="0082155B"/>
    <w:rsid w:val="00823B35"/>
    <w:rsid w:val="008246D1"/>
    <w:rsid w:val="008276ED"/>
    <w:rsid w:val="00827A5D"/>
    <w:rsid w:val="00827EC8"/>
    <w:rsid w:val="00832132"/>
    <w:rsid w:val="00832662"/>
    <w:rsid w:val="00834CC2"/>
    <w:rsid w:val="00835AE5"/>
    <w:rsid w:val="00835D8D"/>
    <w:rsid w:val="00843711"/>
    <w:rsid w:val="008440B0"/>
    <w:rsid w:val="00847387"/>
    <w:rsid w:val="00851C25"/>
    <w:rsid w:val="0085203F"/>
    <w:rsid w:val="00855EF8"/>
    <w:rsid w:val="00856B0D"/>
    <w:rsid w:val="00857200"/>
    <w:rsid w:val="008572C4"/>
    <w:rsid w:val="00863E6F"/>
    <w:rsid w:val="0086556D"/>
    <w:rsid w:val="00880E02"/>
    <w:rsid w:val="00881C70"/>
    <w:rsid w:val="008833E7"/>
    <w:rsid w:val="00885891"/>
    <w:rsid w:val="00885AA0"/>
    <w:rsid w:val="00886011"/>
    <w:rsid w:val="0088724B"/>
    <w:rsid w:val="008958A9"/>
    <w:rsid w:val="008A2517"/>
    <w:rsid w:val="008A3865"/>
    <w:rsid w:val="008A3A0E"/>
    <w:rsid w:val="008A3FC1"/>
    <w:rsid w:val="008A5940"/>
    <w:rsid w:val="008A5C2B"/>
    <w:rsid w:val="008A71C0"/>
    <w:rsid w:val="008B0AF0"/>
    <w:rsid w:val="008B34F8"/>
    <w:rsid w:val="008B6230"/>
    <w:rsid w:val="008B6EE0"/>
    <w:rsid w:val="008B700D"/>
    <w:rsid w:val="008B7033"/>
    <w:rsid w:val="008B73F9"/>
    <w:rsid w:val="008C0AC6"/>
    <w:rsid w:val="008C2CE4"/>
    <w:rsid w:val="008C6703"/>
    <w:rsid w:val="008D1651"/>
    <w:rsid w:val="008D238A"/>
    <w:rsid w:val="008D362C"/>
    <w:rsid w:val="008D3F29"/>
    <w:rsid w:val="008D646C"/>
    <w:rsid w:val="008D7EB0"/>
    <w:rsid w:val="008E164F"/>
    <w:rsid w:val="008E298B"/>
    <w:rsid w:val="008E2AC6"/>
    <w:rsid w:val="008E30B2"/>
    <w:rsid w:val="008E3B13"/>
    <w:rsid w:val="008F405D"/>
    <w:rsid w:val="008F46C3"/>
    <w:rsid w:val="008F50F4"/>
    <w:rsid w:val="008F7709"/>
    <w:rsid w:val="008F7FB1"/>
    <w:rsid w:val="00900D9C"/>
    <w:rsid w:val="00903F94"/>
    <w:rsid w:val="00905290"/>
    <w:rsid w:val="00912A90"/>
    <w:rsid w:val="00912ADF"/>
    <w:rsid w:val="00913AF0"/>
    <w:rsid w:val="0091695A"/>
    <w:rsid w:val="0092074D"/>
    <w:rsid w:val="00921A53"/>
    <w:rsid w:val="00921A67"/>
    <w:rsid w:val="00922717"/>
    <w:rsid w:val="00922936"/>
    <w:rsid w:val="00925437"/>
    <w:rsid w:val="009255CF"/>
    <w:rsid w:val="00925A56"/>
    <w:rsid w:val="00927C06"/>
    <w:rsid w:val="00933D80"/>
    <w:rsid w:val="0093499D"/>
    <w:rsid w:val="0093797A"/>
    <w:rsid w:val="00940309"/>
    <w:rsid w:val="00941269"/>
    <w:rsid w:val="00941CB4"/>
    <w:rsid w:val="00942088"/>
    <w:rsid w:val="00943221"/>
    <w:rsid w:val="009438E8"/>
    <w:rsid w:val="00945058"/>
    <w:rsid w:val="00945486"/>
    <w:rsid w:val="009464E3"/>
    <w:rsid w:val="00950476"/>
    <w:rsid w:val="00951445"/>
    <w:rsid w:val="009571A2"/>
    <w:rsid w:val="0096065F"/>
    <w:rsid w:val="00960FAA"/>
    <w:rsid w:val="009646FB"/>
    <w:rsid w:val="00964A49"/>
    <w:rsid w:val="00965662"/>
    <w:rsid w:val="00971DFA"/>
    <w:rsid w:val="00971ECB"/>
    <w:rsid w:val="009751D5"/>
    <w:rsid w:val="00976014"/>
    <w:rsid w:val="00980E5E"/>
    <w:rsid w:val="0098494C"/>
    <w:rsid w:val="00987EDC"/>
    <w:rsid w:val="00991237"/>
    <w:rsid w:val="00991B32"/>
    <w:rsid w:val="00992ED7"/>
    <w:rsid w:val="0099493A"/>
    <w:rsid w:val="00995EFA"/>
    <w:rsid w:val="00996F34"/>
    <w:rsid w:val="009A0F5A"/>
    <w:rsid w:val="009A1C9F"/>
    <w:rsid w:val="009A3232"/>
    <w:rsid w:val="009A3C75"/>
    <w:rsid w:val="009A4459"/>
    <w:rsid w:val="009A68E1"/>
    <w:rsid w:val="009A6939"/>
    <w:rsid w:val="009B314F"/>
    <w:rsid w:val="009B3388"/>
    <w:rsid w:val="009C05ED"/>
    <w:rsid w:val="009C0D33"/>
    <w:rsid w:val="009C234F"/>
    <w:rsid w:val="009C2A20"/>
    <w:rsid w:val="009C318A"/>
    <w:rsid w:val="009C443A"/>
    <w:rsid w:val="009C530B"/>
    <w:rsid w:val="009C784C"/>
    <w:rsid w:val="009D107F"/>
    <w:rsid w:val="009D2A71"/>
    <w:rsid w:val="009D669E"/>
    <w:rsid w:val="009E0280"/>
    <w:rsid w:val="009E1B5B"/>
    <w:rsid w:val="009E1D77"/>
    <w:rsid w:val="009E1FA9"/>
    <w:rsid w:val="009E2565"/>
    <w:rsid w:val="009E2994"/>
    <w:rsid w:val="009E4172"/>
    <w:rsid w:val="009E4179"/>
    <w:rsid w:val="009E6ACB"/>
    <w:rsid w:val="009F09D4"/>
    <w:rsid w:val="009F0A17"/>
    <w:rsid w:val="009F1409"/>
    <w:rsid w:val="009F1A5A"/>
    <w:rsid w:val="009F1BD0"/>
    <w:rsid w:val="009F2822"/>
    <w:rsid w:val="009F377F"/>
    <w:rsid w:val="009F7ACF"/>
    <w:rsid w:val="009F7C38"/>
    <w:rsid w:val="00A003D4"/>
    <w:rsid w:val="00A00A4E"/>
    <w:rsid w:val="00A0480F"/>
    <w:rsid w:val="00A06333"/>
    <w:rsid w:val="00A067EA"/>
    <w:rsid w:val="00A078B4"/>
    <w:rsid w:val="00A10925"/>
    <w:rsid w:val="00A11FE9"/>
    <w:rsid w:val="00A12231"/>
    <w:rsid w:val="00A17A03"/>
    <w:rsid w:val="00A231A5"/>
    <w:rsid w:val="00A34674"/>
    <w:rsid w:val="00A34E5E"/>
    <w:rsid w:val="00A35E96"/>
    <w:rsid w:val="00A44D66"/>
    <w:rsid w:val="00A4643A"/>
    <w:rsid w:val="00A477EE"/>
    <w:rsid w:val="00A50CE1"/>
    <w:rsid w:val="00A51155"/>
    <w:rsid w:val="00A51E95"/>
    <w:rsid w:val="00A52382"/>
    <w:rsid w:val="00A53F50"/>
    <w:rsid w:val="00A544F2"/>
    <w:rsid w:val="00A5555D"/>
    <w:rsid w:val="00A55BEC"/>
    <w:rsid w:val="00A569B6"/>
    <w:rsid w:val="00A57828"/>
    <w:rsid w:val="00A613E6"/>
    <w:rsid w:val="00A61847"/>
    <w:rsid w:val="00A629EB"/>
    <w:rsid w:val="00A63A14"/>
    <w:rsid w:val="00A67A98"/>
    <w:rsid w:val="00A70F4C"/>
    <w:rsid w:val="00A73A6F"/>
    <w:rsid w:val="00A74BDC"/>
    <w:rsid w:val="00A75266"/>
    <w:rsid w:val="00A77785"/>
    <w:rsid w:val="00A83726"/>
    <w:rsid w:val="00A84A9D"/>
    <w:rsid w:val="00A85255"/>
    <w:rsid w:val="00A852AB"/>
    <w:rsid w:val="00A91431"/>
    <w:rsid w:val="00A91438"/>
    <w:rsid w:val="00A928B7"/>
    <w:rsid w:val="00A93545"/>
    <w:rsid w:val="00A96949"/>
    <w:rsid w:val="00AA02D0"/>
    <w:rsid w:val="00AA045E"/>
    <w:rsid w:val="00AA20B1"/>
    <w:rsid w:val="00AA2CF6"/>
    <w:rsid w:val="00AA66A8"/>
    <w:rsid w:val="00AA7566"/>
    <w:rsid w:val="00AB0072"/>
    <w:rsid w:val="00AB2513"/>
    <w:rsid w:val="00AB42A4"/>
    <w:rsid w:val="00AB4D26"/>
    <w:rsid w:val="00AB7972"/>
    <w:rsid w:val="00AC0468"/>
    <w:rsid w:val="00AC2FD6"/>
    <w:rsid w:val="00AD0DF3"/>
    <w:rsid w:val="00AD10DF"/>
    <w:rsid w:val="00AD3941"/>
    <w:rsid w:val="00AD5165"/>
    <w:rsid w:val="00AD5A9F"/>
    <w:rsid w:val="00AD7DAF"/>
    <w:rsid w:val="00AE1036"/>
    <w:rsid w:val="00AE296E"/>
    <w:rsid w:val="00AE3060"/>
    <w:rsid w:val="00AE350D"/>
    <w:rsid w:val="00AE47E3"/>
    <w:rsid w:val="00AE5DA1"/>
    <w:rsid w:val="00AE6434"/>
    <w:rsid w:val="00AE6E74"/>
    <w:rsid w:val="00AE77B3"/>
    <w:rsid w:val="00AF090C"/>
    <w:rsid w:val="00AF1253"/>
    <w:rsid w:val="00B0086D"/>
    <w:rsid w:val="00B0186E"/>
    <w:rsid w:val="00B05061"/>
    <w:rsid w:val="00B10839"/>
    <w:rsid w:val="00B11060"/>
    <w:rsid w:val="00B11303"/>
    <w:rsid w:val="00B15325"/>
    <w:rsid w:val="00B167A7"/>
    <w:rsid w:val="00B20857"/>
    <w:rsid w:val="00B20FD1"/>
    <w:rsid w:val="00B23A33"/>
    <w:rsid w:val="00B23A49"/>
    <w:rsid w:val="00B242BD"/>
    <w:rsid w:val="00B3296B"/>
    <w:rsid w:val="00B34D42"/>
    <w:rsid w:val="00B34DB4"/>
    <w:rsid w:val="00B352B5"/>
    <w:rsid w:val="00B35374"/>
    <w:rsid w:val="00B35421"/>
    <w:rsid w:val="00B36DE0"/>
    <w:rsid w:val="00B407C1"/>
    <w:rsid w:val="00B41940"/>
    <w:rsid w:val="00B41D49"/>
    <w:rsid w:val="00B425D8"/>
    <w:rsid w:val="00B43CFA"/>
    <w:rsid w:val="00B449F5"/>
    <w:rsid w:val="00B46D84"/>
    <w:rsid w:val="00B477D1"/>
    <w:rsid w:val="00B47B7C"/>
    <w:rsid w:val="00B5010E"/>
    <w:rsid w:val="00B505CE"/>
    <w:rsid w:val="00B514A5"/>
    <w:rsid w:val="00B551A7"/>
    <w:rsid w:val="00B5686D"/>
    <w:rsid w:val="00B569DE"/>
    <w:rsid w:val="00B574FD"/>
    <w:rsid w:val="00B5765B"/>
    <w:rsid w:val="00B602B9"/>
    <w:rsid w:val="00B623DE"/>
    <w:rsid w:val="00B67713"/>
    <w:rsid w:val="00B7236E"/>
    <w:rsid w:val="00B74304"/>
    <w:rsid w:val="00B76725"/>
    <w:rsid w:val="00B769F8"/>
    <w:rsid w:val="00B817D0"/>
    <w:rsid w:val="00B84332"/>
    <w:rsid w:val="00B91646"/>
    <w:rsid w:val="00B91E9C"/>
    <w:rsid w:val="00B92CF4"/>
    <w:rsid w:val="00B93207"/>
    <w:rsid w:val="00B963A3"/>
    <w:rsid w:val="00BA2D14"/>
    <w:rsid w:val="00BA708D"/>
    <w:rsid w:val="00BA71E7"/>
    <w:rsid w:val="00BB30C1"/>
    <w:rsid w:val="00BB6D5C"/>
    <w:rsid w:val="00BC077A"/>
    <w:rsid w:val="00BC115D"/>
    <w:rsid w:val="00BC2E50"/>
    <w:rsid w:val="00BC2EB0"/>
    <w:rsid w:val="00BC4B7B"/>
    <w:rsid w:val="00BC57DE"/>
    <w:rsid w:val="00BC7E4C"/>
    <w:rsid w:val="00BD3D69"/>
    <w:rsid w:val="00BD4548"/>
    <w:rsid w:val="00BD5D08"/>
    <w:rsid w:val="00BD5E65"/>
    <w:rsid w:val="00BE1ED5"/>
    <w:rsid w:val="00BE473E"/>
    <w:rsid w:val="00BE5638"/>
    <w:rsid w:val="00BE5F2A"/>
    <w:rsid w:val="00BE5F7D"/>
    <w:rsid w:val="00BE7226"/>
    <w:rsid w:val="00BF1E81"/>
    <w:rsid w:val="00BF307A"/>
    <w:rsid w:val="00BF3521"/>
    <w:rsid w:val="00BF37A1"/>
    <w:rsid w:val="00BF37F5"/>
    <w:rsid w:val="00BF443A"/>
    <w:rsid w:val="00BF4C47"/>
    <w:rsid w:val="00BF6B09"/>
    <w:rsid w:val="00C0132E"/>
    <w:rsid w:val="00C0153A"/>
    <w:rsid w:val="00C0468E"/>
    <w:rsid w:val="00C05084"/>
    <w:rsid w:val="00C06577"/>
    <w:rsid w:val="00C067C0"/>
    <w:rsid w:val="00C07D86"/>
    <w:rsid w:val="00C11F4D"/>
    <w:rsid w:val="00C12F65"/>
    <w:rsid w:val="00C16985"/>
    <w:rsid w:val="00C16D7C"/>
    <w:rsid w:val="00C17F2A"/>
    <w:rsid w:val="00C229CB"/>
    <w:rsid w:val="00C244E6"/>
    <w:rsid w:val="00C402D9"/>
    <w:rsid w:val="00C42D9E"/>
    <w:rsid w:val="00C431DE"/>
    <w:rsid w:val="00C4471D"/>
    <w:rsid w:val="00C4500B"/>
    <w:rsid w:val="00C474ED"/>
    <w:rsid w:val="00C47FA0"/>
    <w:rsid w:val="00C50E77"/>
    <w:rsid w:val="00C52BE2"/>
    <w:rsid w:val="00C5379A"/>
    <w:rsid w:val="00C56B12"/>
    <w:rsid w:val="00C56E67"/>
    <w:rsid w:val="00C6017C"/>
    <w:rsid w:val="00C64F05"/>
    <w:rsid w:val="00C66137"/>
    <w:rsid w:val="00C67BB8"/>
    <w:rsid w:val="00C714BE"/>
    <w:rsid w:val="00C74CAC"/>
    <w:rsid w:val="00C750B7"/>
    <w:rsid w:val="00C75449"/>
    <w:rsid w:val="00C75F09"/>
    <w:rsid w:val="00C80551"/>
    <w:rsid w:val="00C827FB"/>
    <w:rsid w:val="00C84EC6"/>
    <w:rsid w:val="00C878DA"/>
    <w:rsid w:val="00C95CD0"/>
    <w:rsid w:val="00CB1813"/>
    <w:rsid w:val="00CB792E"/>
    <w:rsid w:val="00CC03AB"/>
    <w:rsid w:val="00CC07EF"/>
    <w:rsid w:val="00CC1966"/>
    <w:rsid w:val="00CC38AF"/>
    <w:rsid w:val="00CC3C9A"/>
    <w:rsid w:val="00CC4660"/>
    <w:rsid w:val="00CC781A"/>
    <w:rsid w:val="00CD0568"/>
    <w:rsid w:val="00CD0D56"/>
    <w:rsid w:val="00CD21A7"/>
    <w:rsid w:val="00CD2511"/>
    <w:rsid w:val="00CD3A66"/>
    <w:rsid w:val="00CD4AFB"/>
    <w:rsid w:val="00CD5D3D"/>
    <w:rsid w:val="00CE560A"/>
    <w:rsid w:val="00CE56FE"/>
    <w:rsid w:val="00CF1788"/>
    <w:rsid w:val="00CF357E"/>
    <w:rsid w:val="00CF38E1"/>
    <w:rsid w:val="00CF4BAB"/>
    <w:rsid w:val="00CF65F4"/>
    <w:rsid w:val="00CF67C9"/>
    <w:rsid w:val="00CF7DFA"/>
    <w:rsid w:val="00D01302"/>
    <w:rsid w:val="00D02461"/>
    <w:rsid w:val="00D04062"/>
    <w:rsid w:val="00D0578E"/>
    <w:rsid w:val="00D05D2F"/>
    <w:rsid w:val="00D05D6D"/>
    <w:rsid w:val="00D0769B"/>
    <w:rsid w:val="00D129F7"/>
    <w:rsid w:val="00D13465"/>
    <w:rsid w:val="00D13E56"/>
    <w:rsid w:val="00D14763"/>
    <w:rsid w:val="00D15535"/>
    <w:rsid w:val="00D171D2"/>
    <w:rsid w:val="00D201A0"/>
    <w:rsid w:val="00D230D0"/>
    <w:rsid w:val="00D2393A"/>
    <w:rsid w:val="00D24D0C"/>
    <w:rsid w:val="00D251F9"/>
    <w:rsid w:val="00D25463"/>
    <w:rsid w:val="00D256D1"/>
    <w:rsid w:val="00D30A54"/>
    <w:rsid w:val="00D312C5"/>
    <w:rsid w:val="00D314A4"/>
    <w:rsid w:val="00D32575"/>
    <w:rsid w:val="00D326AC"/>
    <w:rsid w:val="00D35C9F"/>
    <w:rsid w:val="00D35E83"/>
    <w:rsid w:val="00D3752D"/>
    <w:rsid w:val="00D37B50"/>
    <w:rsid w:val="00D403AE"/>
    <w:rsid w:val="00D445FA"/>
    <w:rsid w:val="00D44F68"/>
    <w:rsid w:val="00D45B82"/>
    <w:rsid w:val="00D52287"/>
    <w:rsid w:val="00D53C25"/>
    <w:rsid w:val="00D56ADA"/>
    <w:rsid w:val="00D6132C"/>
    <w:rsid w:val="00D63C01"/>
    <w:rsid w:val="00D64082"/>
    <w:rsid w:val="00D71831"/>
    <w:rsid w:val="00D7756E"/>
    <w:rsid w:val="00D7784C"/>
    <w:rsid w:val="00D77BDB"/>
    <w:rsid w:val="00D80934"/>
    <w:rsid w:val="00D841FE"/>
    <w:rsid w:val="00D84A25"/>
    <w:rsid w:val="00D84BA1"/>
    <w:rsid w:val="00D86600"/>
    <w:rsid w:val="00D8791B"/>
    <w:rsid w:val="00D87A88"/>
    <w:rsid w:val="00D9172A"/>
    <w:rsid w:val="00D92B09"/>
    <w:rsid w:val="00D9408A"/>
    <w:rsid w:val="00D946B4"/>
    <w:rsid w:val="00D95159"/>
    <w:rsid w:val="00D95B69"/>
    <w:rsid w:val="00D979C9"/>
    <w:rsid w:val="00DA18B0"/>
    <w:rsid w:val="00DA2819"/>
    <w:rsid w:val="00DA35BE"/>
    <w:rsid w:val="00DA572F"/>
    <w:rsid w:val="00DB03D3"/>
    <w:rsid w:val="00DB16D5"/>
    <w:rsid w:val="00DB4C81"/>
    <w:rsid w:val="00DB526E"/>
    <w:rsid w:val="00DB5358"/>
    <w:rsid w:val="00DC234B"/>
    <w:rsid w:val="00DC533D"/>
    <w:rsid w:val="00DC71DD"/>
    <w:rsid w:val="00DD2F54"/>
    <w:rsid w:val="00DD398B"/>
    <w:rsid w:val="00DD5A53"/>
    <w:rsid w:val="00DD5A6D"/>
    <w:rsid w:val="00DD63A8"/>
    <w:rsid w:val="00DD6EBC"/>
    <w:rsid w:val="00DE1030"/>
    <w:rsid w:val="00DE51CF"/>
    <w:rsid w:val="00DE61E0"/>
    <w:rsid w:val="00DE6CD1"/>
    <w:rsid w:val="00DE737C"/>
    <w:rsid w:val="00DE7B96"/>
    <w:rsid w:val="00DF42B9"/>
    <w:rsid w:val="00DF493C"/>
    <w:rsid w:val="00DF743C"/>
    <w:rsid w:val="00E008C7"/>
    <w:rsid w:val="00E00CBC"/>
    <w:rsid w:val="00E01035"/>
    <w:rsid w:val="00E02D5F"/>
    <w:rsid w:val="00E034DE"/>
    <w:rsid w:val="00E05390"/>
    <w:rsid w:val="00E05745"/>
    <w:rsid w:val="00E06975"/>
    <w:rsid w:val="00E14CC0"/>
    <w:rsid w:val="00E156C3"/>
    <w:rsid w:val="00E15C71"/>
    <w:rsid w:val="00E1626A"/>
    <w:rsid w:val="00E20A54"/>
    <w:rsid w:val="00E26FDC"/>
    <w:rsid w:val="00E3140A"/>
    <w:rsid w:val="00E315CA"/>
    <w:rsid w:val="00E325B4"/>
    <w:rsid w:val="00E3424C"/>
    <w:rsid w:val="00E35B7D"/>
    <w:rsid w:val="00E35D8A"/>
    <w:rsid w:val="00E36726"/>
    <w:rsid w:val="00E36CE9"/>
    <w:rsid w:val="00E374BF"/>
    <w:rsid w:val="00E37A3A"/>
    <w:rsid w:val="00E37FE0"/>
    <w:rsid w:val="00E41288"/>
    <w:rsid w:val="00E42812"/>
    <w:rsid w:val="00E42837"/>
    <w:rsid w:val="00E45DA6"/>
    <w:rsid w:val="00E46ABB"/>
    <w:rsid w:val="00E524E5"/>
    <w:rsid w:val="00E53524"/>
    <w:rsid w:val="00E53F1A"/>
    <w:rsid w:val="00E5433A"/>
    <w:rsid w:val="00E54734"/>
    <w:rsid w:val="00E553B8"/>
    <w:rsid w:val="00E61F37"/>
    <w:rsid w:val="00E622E4"/>
    <w:rsid w:val="00E62369"/>
    <w:rsid w:val="00E63CE7"/>
    <w:rsid w:val="00E664DC"/>
    <w:rsid w:val="00E671E7"/>
    <w:rsid w:val="00E672B3"/>
    <w:rsid w:val="00E766CD"/>
    <w:rsid w:val="00E77A8F"/>
    <w:rsid w:val="00E81470"/>
    <w:rsid w:val="00E824C7"/>
    <w:rsid w:val="00E82664"/>
    <w:rsid w:val="00E849DB"/>
    <w:rsid w:val="00E84C30"/>
    <w:rsid w:val="00E86FA9"/>
    <w:rsid w:val="00E900E1"/>
    <w:rsid w:val="00E90148"/>
    <w:rsid w:val="00E91231"/>
    <w:rsid w:val="00E93BBB"/>
    <w:rsid w:val="00E9441B"/>
    <w:rsid w:val="00E9756A"/>
    <w:rsid w:val="00EA279E"/>
    <w:rsid w:val="00EA6730"/>
    <w:rsid w:val="00EB1F9C"/>
    <w:rsid w:val="00EB2A5C"/>
    <w:rsid w:val="00EB3FC3"/>
    <w:rsid w:val="00EB7DB3"/>
    <w:rsid w:val="00EC159A"/>
    <w:rsid w:val="00EC1DFE"/>
    <w:rsid w:val="00EC3BCE"/>
    <w:rsid w:val="00ED0F07"/>
    <w:rsid w:val="00ED324D"/>
    <w:rsid w:val="00ED4013"/>
    <w:rsid w:val="00ED64D3"/>
    <w:rsid w:val="00ED7BA2"/>
    <w:rsid w:val="00EE2CAA"/>
    <w:rsid w:val="00EE5600"/>
    <w:rsid w:val="00EE5BBD"/>
    <w:rsid w:val="00EF00C7"/>
    <w:rsid w:val="00EF0BEA"/>
    <w:rsid w:val="00EF1306"/>
    <w:rsid w:val="00EF1B22"/>
    <w:rsid w:val="00EF365B"/>
    <w:rsid w:val="00EF4AA6"/>
    <w:rsid w:val="00EF6757"/>
    <w:rsid w:val="00EF7870"/>
    <w:rsid w:val="00F00890"/>
    <w:rsid w:val="00F016F4"/>
    <w:rsid w:val="00F0189D"/>
    <w:rsid w:val="00F01AD2"/>
    <w:rsid w:val="00F0385E"/>
    <w:rsid w:val="00F05953"/>
    <w:rsid w:val="00F107A2"/>
    <w:rsid w:val="00F107BB"/>
    <w:rsid w:val="00F13434"/>
    <w:rsid w:val="00F134A2"/>
    <w:rsid w:val="00F17EEA"/>
    <w:rsid w:val="00F215D1"/>
    <w:rsid w:val="00F21D4A"/>
    <w:rsid w:val="00F2254D"/>
    <w:rsid w:val="00F23304"/>
    <w:rsid w:val="00F2730C"/>
    <w:rsid w:val="00F35449"/>
    <w:rsid w:val="00F424E6"/>
    <w:rsid w:val="00F5104D"/>
    <w:rsid w:val="00F524B6"/>
    <w:rsid w:val="00F54669"/>
    <w:rsid w:val="00F5641E"/>
    <w:rsid w:val="00F65E74"/>
    <w:rsid w:val="00F67C4E"/>
    <w:rsid w:val="00F717BF"/>
    <w:rsid w:val="00F74432"/>
    <w:rsid w:val="00F75378"/>
    <w:rsid w:val="00F7654A"/>
    <w:rsid w:val="00F8059D"/>
    <w:rsid w:val="00F806B0"/>
    <w:rsid w:val="00F80FD1"/>
    <w:rsid w:val="00F81957"/>
    <w:rsid w:val="00F82661"/>
    <w:rsid w:val="00F82A4C"/>
    <w:rsid w:val="00F8681A"/>
    <w:rsid w:val="00F872C2"/>
    <w:rsid w:val="00F9533A"/>
    <w:rsid w:val="00FA0766"/>
    <w:rsid w:val="00FA27D4"/>
    <w:rsid w:val="00FA2814"/>
    <w:rsid w:val="00FA2DF3"/>
    <w:rsid w:val="00FA3552"/>
    <w:rsid w:val="00FA3FE7"/>
    <w:rsid w:val="00FB1A97"/>
    <w:rsid w:val="00FC3797"/>
    <w:rsid w:val="00FC61E2"/>
    <w:rsid w:val="00FD1DD0"/>
    <w:rsid w:val="00FD28BD"/>
    <w:rsid w:val="00FD3D05"/>
    <w:rsid w:val="00FD61A9"/>
    <w:rsid w:val="00FD62D6"/>
    <w:rsid w:val="00FD6C1E"/>
    <w:rsid w:val="00FE0DE2"/>
    <w:rsid w:val="00FE11B2"/>
    <w:rsid w:val="00FE4E37"/>
    <w:rsid w:val="00FE5F76"/>
    <w:rsid w:val="00FE7C1B"/>
    <w:rsid w:val="00FF1887"/>
    <w:rsid w:val="00FF6ADA"/>
    <w:rsid w:val="00FF78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ED405E9-12AF-4468-A0E3-9833E726D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0CCF"/>
    <w:rPr>
      <w:color w:val="0000FF" w:themeColor="hyperlink"/>
      <w:u w:val="single"/>
    </w:rPr>
  </w:style>
  <w:style w:type="paragraph" w:styleId="Bibliography">
    <w:name w:val="Bibliography"/>
    <w:basedOn w:val="Normal"/>
    <w:next w:val="Normal"/>
    <w:uiPriority w:val="37"/>
    <w:unhideWhenUsed/>
    <w:rsid w:val="00A51E95"/>
    <w:pPr>
      <w:spacing w:after="0" w:line="480" w:lineRule="auto"/>
      <w:ind w:left="720" w:hanging="720"/>
    </w:pPr>
  </w:style>
  <w:style w:type="paragraph" w:styleId="Header">
    <w:name w:val="header"/>
    <w:basedOn w:val="Normal"/>
    <w:link w:val="HeaderChar"/>
    <w:uiPriority w:val="99"/>
    <w:unhideWhenUsed/>
    <w:rsid w:val="00F806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06B0"/>
  </w:style>
  <w:style w:type="paragraph" w:styleId="Footer">
    <w:name w:val="footer"/>
    <w:basedOn w:val="Normal"/>
    <w:link w:val="FooterChar"/>
    <w:uiPriority w:val="99"/>
    <w:unhideWhenUsed/>
    <w:rsid w:val="00F806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06B0"/>
  </w:style>
  <w:style w:type="paragraph" w:styleId="ListParagraph">
    <w:name w:val="List Paragraph"/>
    <w:basedOn w:val="Normal"/>
    <w:uiPriority w:val="34"/>
    <w:qFormat/>
    <w:rsid w:val="001533BA"/>
    <w:pPr>
      <w:ind w:left="720"/>
      <w:contextualSpacing/>
    </w:pPr>
  </w:style>
  <w:style w:type="paragraph" w:styleId="FootnoteText">
    <w:name w:val="footnote text"/>
    <w:basedOn w:val="Normal"/>
    <w:link w:val="FootnoteTextChar"/>
    <w:uiPriority w:val="99"/>
    <w:semiHidden/>
    <w:unhideWhenUsed/>
    <w:rsid w:val="00BA71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A71E7"/>
    <w:rPr>
      <w:sz w:val="20"/>
      <w:szCs w:val="20"/>
    </w:rPr>
  </w:style>
  <w:style w:type="character" w:styleId="FootnoteReference">
    <w:name w:val="footnote reference"/>
    <w:basedOn w:val="DefaultParagraphFont"/>
    <w:uiPriority w:val="99"/>
    <w:semiHidden/>
    <w:unhideWhenUsed/>
    <w:rsid w:val="00BA71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0</TotalTime>
  <Pages>5</Pages>
  <Words>1517</Words>
  <Characters>8652</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ening</dc:creator>
  <cp:lastModifiedBy>Cv</cp:lastModifiedBy>
  <cp:revision>131</cp:revision>
  <dcterms:created xsi:type="dcterms:W3CDTF">2019-03-21T08:08:00Z</dcterms:created>
  <dcterms:modified xsi:type="dcterms:W3CDTF">2019-03-21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eqC3aaK5"/&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